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429DF9"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GRL: 2014GL061665</w:t>
      </w:r>
    </w:p>
    <w:p w14:paraId="19B333AC"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Auxiliary material for</w:t>
      </w:r>
    </w:p>
    <w:p w14:paraId="0AD21BA3"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Dynamic morphology of gas hydrate on a methane bubble in water:</w:t>
      </w:r>
    </w:p>
    <w:p w14:paraId="397B0100"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 Observations and new insights for hydrate film models</w:t>
      </w:r>
    </w:p>
    <w:p w14:paraId="3EE22D19"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Robert P. Warzinski</w:t>
      </w:r>
    </w:p>
    <w:p w14:paraId="05E8F898"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1</w:t>
      </w:r>
    </w:p>
    <w:p w14:paraId="559590E5"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Ronald Lynn</w:t>
      </w:r>
    </w:p>
    <w:p w14:paraId="65E48B70"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2</w:t>
      </w:r>
    </w:p>
    <w:p w14:paraId="0BC63742"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Igor Haljasmaa</w:t>
      </w:r>
    </w:p>
    <w:p w14:paraId="4E42A436"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2</w:t>
      </w:r>
    </w:p>
    <w:p w14:paraId="6DA27F29"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Ira Leifer</w:t>
      </w:r>
    </w:p>
    <w:p w14:paraId="0DF5360B"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3,4</w:t>
      </w:r>
    </w:p>
    <w:p w14:paraId="1326F813"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Frank Shaffer</w:t>
      </w:r>
    </w:p>
    <w:p w14:paraId="5907AD98"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1</w:t>
      </w:r>
    </w:p>
    <w:p w14:paraId="169B7F02"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Brian J.</w:t>
      </w:r>
    </w:p>
    <w:p w14:paraId="66641A95"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Anderson</w:t>
      </w:r>
    </w:p>
    <w:p w14:paraId="295CC270"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5</w:t>
      </w:r>
    </w:p>
    <w:p w14:paraId="669C0346"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Jonathan S. Levine</w:t>
      </w:r>
    </w:p>
    <w:p w14:paraId="0A36844D"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1</w:t>
      </w:r>
    </w:p>
    <w:p w14:paraId="687E38B7"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w:t>
      </w:r>
    </w:p>
    <w:p w14:paraId="4D52ADE7"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1</w:t>
      </w:r>
    </w:p>
    <w:p w14:paraId="77E6668F"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U.S. Department of Energy, National Energy Technology Laboratory, Pittsburgh, </w:t>
      </w:r>
    </w:p>
    <w:p w14:paraId="5CF96E83"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Pennsylvania, USA. </w:t>
      </w:r>
    </w:p>
    <w:p w14:paraId="68118D73"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2</w:t>
      </w:r>
    </w:p>
    <w:p w14:paraId="046C6A45"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URS, South Park, Pennsylvania, USA. </w:t>
      </w:r>
    </w:p>
    <w:p w14:paraId="4E358559"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3</w:t>
      </w:r>
    </w:p>
    <w:p w14:paraId="76498E95"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 Bubbleology Research </w:t>
      </w:r>
    </w:p>
    <w:p w14:paraId="7EEFCF81"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International, Solvang, California, USA. </w:t>
      </w:r>
    </w:p>
    <w:p w14:paraId="50F87EEC"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4</w:t>
      </w:r>
    </w:p>
    <w:p w14:paraId="682A15B3"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 Marine Sciences Institute, University of California, </w:t>
      </w:r>
    </w:p>
    <w:p w14:paraId="318F586F"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Santa Barbara, California, USA. </w:t>
      </w:r>
    </w:p>
    <w:p w14:paraId="63405D15" w14:textId="77777777" w:rsidR="0036733B" w:rsidRPr="0036733B" w:rsidRDefault="0036733B" w:rsidP="0036733B">
      <w:pPr>
        <w:shd w:val="clear" w:color="auto" w:fill="FFFFFF"/>
        <w:spacing w:line="0" w:lineRule="auto"/>
        <w:rPr>
          <w:rFonts w:ascii="ff1" w:hAnsi="ff1"/>
          <w:color w:val="000000"/>
          <w:sz w:val="84"/>
          <w:szCs w:val="84"/>
        </w:rPr>
      </w:pPr>
      <w:r w:rsidRPr="0036733B">
        <w:rPr>
          <w:rFonts w:ascii="ff1" w:hAnsi="ff1"/>
          <w:color w:val="000000"/>
          <w:sz w:val="84"/>
          <w:szCs w:val="84"/>
        </w:rPr>
        <w:t>5</w:t>
      </w:r>
    </w:p>
    <w:p w14:paraId="373FE8C3"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 xml:space="preserve">West Virginia University, Department of Chemical </w:t>
      </w:r>
    </w:p>
    <w:p w14:paraId="29D15D87"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Engineering, Morgantown, West Virginia, USA)</w:t>
      </w:r>
    </w:p>
    <w:p w14:paraId="5FFDD1F7"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Geophysical Research Letters</w:t>
      </w:r>
    </w:p>
    <w:p w14:paraId="276CED57" w14:textId="77777777" w:rsidR="0036733B" w:rsidRPr="0036733B" w:rsidRDefault="0036733B" w:rsidP="0036733B">
      <w:pPr>
        <w:shd w:val="clear" w:color="auto" w:fill="FFFFFF"/>
        <w:spacing w:line="0" w:lineRule="auto"/>
        <w:rPr>
          <w:rFonts w:ascii="ff2" w:hAnsi="ff2"/>
          <w:color w:val="000000"/>
          <w:sz w:val="144"/>
          <w:szCs w:val="144"/>
        </w:rPr>
      </w:pPr>
      <w:r w:rsidRPr="0036733B">
        <w:rPr>
          <w:rFonts w:ascii="ff2" w:hAnsi="ff2"/>
          <w:color w:val="000000"/>
          <w:sz w:val="144"/>
          <w:szCs w:val="144"/>
        </w:rPr>
        <w:t>Introduction</w:t>
      </w:r>
    </w:p>
    <w:p w14:paraId="18D9D8B5" w14:textId="77777777" w:rsidR="0036733B" w:rsidRPr="0036733B" w:rsidRDefault="0036733B" w:rsidP="0036733B">
      <w:pPr>
        <w:shd w:val="clear" w:color="auto" w:fill="FFFFFF"/>
        <w:spacing w:line="0" w:lineRule="auto"/>
        <w:rPr>
          <w:rFonts w:ascii="ff1" w:hAnsi="ff1"/>
          <w:color w:val="000000"/>
          <w:sz w:val="144"/>
          <w:szCs w:val="144"/>
        </w:rPr>
      </w:pPr>
      <w:r w:rsidRPr="0036733B">
        <w:rPr>
          <w:rFonts w:ascii="ff1" w:hAnsi="ff1"/>
          <w:color w:val="000000"/>
          <w:sz w:val="144"/>
          <w:szCs w:val="144"/>
        </w:rPr>
        <w:t>The auxiliary material consists of four types of supporting information (SI), which are:</w:t>
      </w:r>
    </w:p>
    <w:p w14:paraId="785B50C5" w14:textId="2A9F439F" w:rsidR="00F125EE" w:rsidRPr="009B0A54" w:rsidRDefault="0036733B" w:rsidP="00560202">
      <w:pPr>
        <w:jc w:val="center"/>
        <w:rPr>
          <w:szCs w:val="24"/>
        </w:rPr>
      </w:pPr>
      <w:r w:rsidRPr="009B0A54">
        <w:rPr>
          <w:szCs w:val="24"/>
        </w:rPr>
        <w:t>Manuscript Number</w:t>
      </w:r>
      <w:r w:rsidR="003B506A">
        <w:rPr>
          <w:szCs w:val="24"/>
        </w:rPr>
        <w:t xml:space="preserve"> </w:t>
      </w:r>
      <w:r w:rsidR="00743FD8" w:rsidRPr="00743FD8">
        <w:rPr>
          <w:szCs w:val="24"/>
        </w:rPr>
        <w:t>ICARUS_2019_168</w:t>
      </w:r>
    </w:p>
    <w:p w14:paraId="62369E89" w14:textId="77777777" w:rsidR="0036733B" w:rsidRDefault="0036733B" w:rsidP="00560202">
      <w:pPr>
        <w:jc w:val="center"/>
        <w:rPr>
          <w:szCs w:val="24"/>
        </w:rPr>
      </w:pPr>
    </w:p>
    <w:p w14:paraId="646CC91B" w14:textId="6422B530" w:rsidR="0036733B" w:rsidRPr="009B0A54" w:rsidRDefault="003F6C22" w:rsidP="00560202">
      <w:pPr>
        <w:jc w:val="center"/>
        <w:rPr>
          <w:b/>
          <w:szCs w:val="24"/>
        </w:rPr>
      </w:pPr>
      <w:r>
        <w:rPr>
          <w:b/>
          <w:szCs w:val="24"/>
        </w:rPr>
        <w:t>Icarus</w:t>
      </w:r>
    </w:p>
    <w:p w14:paraId="3C6BFAC2" w14:textId="77777777" w:rsidR="0036733B" w:rsidRDefault="0036733B" w:rsidP="00560202">
      <w:pPr>
        <w:jc w:val="center"/>
        <w:rPr>
          <w:szCs w:val="24"/>
        </w:rPr>
      </w:pPr>
    </w:p>
    <w:p w14:paraId="157FB82D" w14:textId="54920008" w:rsidR="00560202" w:rsidRDefault="003F6C22" w:rsidP="00560202">
      <w:pPr>
        <w:jc w:val="center"/>
        <w:rPr>
          <w:szCs w:val="24"/>
        </w:rPr>
      </w:pPr>
      <w:r>
        <w:rPr>
          <w:szCs w:val="24"/>
        </w:rPr>
        <w:t>Supporting</w:t>
      </w:r>
      <w:r w:rsidR="0036733B">
        <w:rPr>
          <w:szCs w:val="24"/>
        </w:rPr>
        <w:t xml:space="preserve"> </w:t>
      </w:r>
      <w:r>
        <w:rPr>
          <w:szCs w:val="24"/>
        </w:rPr>
        <w:t>information</w:t>
      </w:r>
      <w:r w:rsidR="0036733B">
        <w:rPr>
          <w:szCs w:val="24"/>
        </w:rPr>
        <w:t xml:space="preserve"> for:</w:t>
      </w:r>
    </w:p>
    <w:p w14:paraId="5FC945B3" w14:textId="77777777" w:rsidR="0036733B" w:rsidRPr="0036733B" w:rsidRDefault="0036733B" w:rsidP="00560202">
      <w:pPr>
        <w:jc w:val="center"/>
        <w:rPr>
          <w:szCs w:val="24"/>
        </w:rPr>
      </w:pPr>
    </w:p>
    <w:p w14:paraId="28AC8A8F" w14:textId="6869F150" w:rsidR="00380266" w:rsidRPr="00E41BEE" w:rsidRDefault="000F315E" w:rsidP="00560202">
      <w:pPr>
        <w:jc w:val="center"/>
        <w:rPr>
          <w:rFonts w:ascii="Myriad Pro" w:hAnsi="Myriad Pro"/>
          <w:b/>
          <w:sz w:val="22"/>
          <w:szCs w:val="22"/>
        </w:rPr>
      </w:pPr>
      <w:r w:rsidRPr="00B17408">
        <w:rPr>
          <w:b/>
        </w:rPr>
        <w:t xml:space="preserve">Quantitative Assessment of Uncertainties in </w:t>
      </w:r>
      <w:r>
        <w:rPr>
          <w:b/>
        </w:rPr>
        <w:t xml:space="preserve">Modeled </w:t>
      </w:r>
      <w:r w:rsidRPr="00B17408">
        <w:rPr>
          <w:b/>
        </w:rPr>
        <w:t>Crater Retention Ages on Mars</w:t>
      </w:r>
      <w:bookmarkStart w:id="0" w:name="_GoBack"/>
      <w:bookmarkEnd w:id="0"/>
    </w:p>
    <w:p w14:paraId="7E4C4991" w14:textId="3FAC97E4" w:rsidR="00560202" w:rsidRPr="0036733B" w:rsidRDefault="00560202" w:rsidP="00560202">
      <w:pPr>
        <w:jc w:val="center"/>
        <w:rPr>
          <w:szCs w:val="24"/>
          <w:vertAlign w:val="superscript"/>
        </w:rPr>
      </w:pPr>
      <w:r w:rsidRPr="0036733B">
        <w:rPr>
          <w:szCs w:val="24"/>
        </w:rPr>
        <w:t xml:space="preserve">M.C. </w:t>
      </w:r>
      <w:r w:rsidRPr="00380266">
        <w:rPr>
          <w:szCs w:val="24"/>
        </w:rPr>
        <w:t>Palucis</w:t>
      </w:r>
      <w:r w:rsidR="00DA5823" w:rsidRPr="00380266">
        <w:rPr>
          <w:szCs w:val="24"/>
          <w:vertAlign w:val="superscript"/>
        </w:rPr>
        <w:t>1</w:t>
      </w:r>
      <w:r w:rsidR="00380266">
        <w:rPr>
          <w:szCs w:val="24"/>
        </w:rPr>
        <w:t xml:space="preserve">, </w:t>
      </w:r>
      <w:r w:rsidR="003F6C22">
        <w:rPr>
          <w:szCs w:val="24"/>
        </w:rPr>
        <w:t>J.T.</w:t>
      </w:r>
      <w:r w:rsidR="00380266">
        <w:rPr>
          <w:szCs w:val="24"/>
        </w:rPr>
        <w:t xml:space="preserve"> </w:t>
      </w:r>
      <w:r w:rsidR="003F6C22">
        <w:rPr>
          <w:szCs w:val="24"/>
        </w:rPr>
        <w:t>Jasper</w:t>
      </w:r>
      <w:r w:rsidR="003F6C22">
        <w:rPr>
          <w:szCs w:val="24"/>
          <w:vertAlign w:val="superscript"/>
        </w:rPr>
        <w:t>2</w:t>
      </w:r>
      <w:r w:rsidR="00380266">
        <w:rPr>
          <w:szCs w:val="24"/>
        </w:rPr>
        <w:t>,</w:t>
      </w:r>
      <w:r w:rsidR="00C25880">
        <w:rPr>
          <w:szCs w:val="24"/>
        </w:rPr>
        <w:t xml:space="preserve"> B. Garczynski</w:t>
      </w:r>
      <w:r w:rsidR="00C25880" w:rsidRPr="00380266">
        <w:rPr>
          <w:szCs w:val="24"/>
          <w:vertAlign w:val="superscript"/>
        </w:rPr>
        <w:t>1</w:t>
      </w:r>
      <w:r w:rsidR="00380266">
        <w:rPr>
          <w:szCs w:val="24"/>
        </w:rPr>
        <w:t xml:space="preserve"> and </w:t>
      </w:r>
      <w:r w:rsidR="003F6C22">
        <w:rPr>
          <w:szCs w:val="24"/>
        </w:rPr>
        <w:t>W.E.</w:t>
      </w:r>
      <w:r w:rsidR="00DA5823" w:rsidRPr="0036733B">
        <w:rPr>
          <w:szCs w:val="24"/>
        </w:rPr>
        <w:t xml:space="preserve"> </w:t>
      </w:r>
      <w:r w:rsidR="003F6C22">
        <w:rPr>
          <w:szCs w:val="24"/>
        </w:rPr>
        <w:t>Dietrich</w:t>
      </w:r>
      <w:r w:rsidR="003F6C22">
        <w:rPr>
          <w:szCs w:val="24"/>
          <w:vertAlign w:val="superscript"/>
        </w:rPr>
        <w:t>3</w:t>
      </w:r>
    </w:p>
    <w:p w14:paraId="0FAC795D" w14:textId="77777777" w:rsidR="003F6C22" w:rsidRDefault="003F6C22" w:rsidP="00560202">
      <w:pPr>
        <w:jc w:val="center"/>
        <w:rPr>
          <w:szCs w:val="24"/>
        </w:rPr>
      </w:pPr>
    </w:p>
    <w:p w14:paraId="7B5B9E3D" w14:textId="57E93B58" w:rsidR="003F6C22" w:rsidRDefault="003F6C22" w:rsidP="003F6C22">
      <w:pPr>
        <w:jc w:val="center"/>
        <w:rPr>
          <w:i/>
          <w:szCs w:val="24"/>
        </w:rPr>
      </w:pPr>
      <w:r>
        <w:rPr>
          <w:i/>
          <w:szCs w:val="24"/>
          <w:vertAlign w:val="superscript"/>
        </w:rPr>
        <w:t>1</w:t>
      </w:r>
      <w:r w:rsidR="008B704E">
        <w:rPr>
          <w:i/>
          <w:szCs w:val="24"/>
        </w:rPr>
        <w:t>Department of Earth Sciences, Dartmouth College, Hanover, NH, USA</w:t>
      </w:r>
    </w:p>
    <w:p w14:paraId="29968087" w14:textId="2A208724" w:rsidR="003F6C22" w:rsidRDefault="003F6C22" w:rsidP="003F6C22">
      <w:pPr>
        <w:jc w:val="center"/>
        <w:rPr>
          <w:i/>
          <w:szCs w:val="24"/>
        </w:rPr>
      </w:pPr>
      <w:r w:rsidRPr="0024025E">
        <w:rPr>
          <w:i/>
          <w:szCs w:val="24"/>
          <w:vertAlign w:val="superscript"/>
        </w:rPr>
        <w:t>2</w:t>
      </w:r>
      <w:r w:rsidR="0024025E">
        <w:rPr>
          <w:i/>
          <w:szCs w:val="24"/>
        </w:rPr>
        <w:t>California Institute of Technology, Pasadena, CA, USA</w:t>
      </w:r>
    </w:p>
    <w:p w14:paraId="1AB0EB12" w14:textId="1ACE1239" w:rsidR="003F6C22" w:rsidRPr="009B0A54" w:rsidRDefault="003F6C22" w:rsidP="003F6C22">
      <w:pPr>
        <w:jc w:val="center"/>
        <w:rPr>
          <w:i/>
          <w:szCs w:val="24"/>
        </w:rPr>
      </w:pPr>
      <w:r>
        <w:rPr>
          <w:i/>
          <w:szCs w:val="24"/>
          <w:vertAlign w:val="superscript"/>
        </w:rPr>
        <w:t>3</w:t>
      </w:r>
      <w:r>
        <w:rPr>
          <w:i/>
          <w:szCs w:val="24"/>
        </w:rPr>
        <w:t>Department of Earth and Planetary Science, University of California Berkeley, Berkeley, CA, USA</w:t>
      </w:r>
    </w:p>
    <w:p w14:paraId="51ED610C" w14:textId="77777777" w:rsidR="003F6C22" w:rsidRPr="009B0A54" w:rsidRDefault="003F6C22" w:rsidP="00560202">
      <w:pPr>
        <w:jc w:val="center"/>
        <w:rPr>
          <w:i/>
          <w:szCs w:val="24"/>
        </w:rPr>
      </w:pPr>
    </w:p>
    <w:p w14:paraId="1FA0655C" w14:textId="77777777" w:rsidR="0036733B" w:rsidRDefault="0036733B" w:rsidP="00560202">
      <w:pPr>
        <w:jc w:val="center"/>
        <w:rPr>
          <w:szCs w:val="24"/>
        </w:rPr>
      </w:pPr>
    </w:p>
    <w:p w14:paraId="675D31F1" w14:textId="77777777" w:rsidR="0036733B" w:rsidRDefault="0036733B" w:rsidP="0036733B">
      <w:pPr>
        <w:rPr>
          <w:b/>
          <w:szCs w:val="24"/>
        </w:rPr>
      </w:pPr>
      <w:r w:rsidRPr="0036733B">
        <w:rPr>
          <w:b/>
          <w:szCs w:val="24"/>
        </w:rPr>
        <w:t>Introduction:</w:t>
      </w:r>
    </w:p>
    <w:p w14:paraId="7D51DB3D" w14:textId="77777777" w:rsidR="0036733B" w:rsidRDefault="0036733B" w:rsidP="0036733B">
      <w:pPr>
        <w:rPr>
          <w:b/>
          <w:szCs w:val="24"/>
        </w:rPr>
      </w:pPr>
    </w:p>
    <w:p w14:paraId="4854BA8E" w14:textId="47AE6164" w:rsidR="0036733B" w:rsidRDefault="0036733B" w:rsidP="0036733B">
      <w:pPr>
        <w:rPr>
          <w:szCs w:val="24"/>
        </w:rPr>
      </w:pPr>
      <w:r>
        <w:rPr>
          <w:szCs w:val="24"/>
        </w:rPr>
        <w:t xml:space="preserve">The </w:t>
      </w:r>
      <w:r w:rsidR="003F6C22">
        <w:rPr>
          <w:szCs w:val="24"/>
        </w:rPr>
        <w:t>supporting</w:t>
      </w:r>
      <w:r w:rsidR="00C5292C">
        <w:rPr>
          <w:szCs w:val="24"/>
        </w:rPr>
        <w:t xml:space="preserve"> </w:t>
      </w:r>
      <w:r w:rsidR="003F6C22">
        <w:rPr>
          <w:szCs w:val="24"/>
        </w:rPr>
        <w:t>information consists of</w:t>
      </w:r>
      <w:r>
        <w:rPr>
          <w:szCs w:val="24"/>
        </w:rPr>
        <w:t>:</w:t>
      </w:r>
    </w:p>
    <w:p w14:paraId="7585BC1D" w14:textId="77777777" w:rsidR="0036733B" w:rsidRDefault="0036733B" w:rsidP="0036733B">
      <w:pPr>
        <w:rPr>
          <w:szCs w:val="24"/>
        </w:rPr>
      </w:pPr>
    </w:p>
    <w:p w14:paraId="268E9F45" w14:textId="76411141" w:rsidR="0036733B" w:rsidRDefault="007E3C34" w:rsidP="0036733B">
      <w:pPr>
        <w:rPr>
          <w:szCs w:val="24"/>
        </w:rPr>
      </w:pPr>
      <w:r>
        <w:rPr>
          <w:szCs w:val="24"/>
        </w:rPr>
        <w:t xml:space="preserve">1. </w:t>
      </w:r>
      <w:r w:rsidR="004E20BA">
        <w:rPr>
          <w:szCs w:val="24"/>
        </w:rPr>
        <w:t>Seven</w:t>
      </w:r>
      <w:r w:rsidR="0036733B" w:rsidRPr="000974FA">
        <w:rPr>
          <w:szCs w:val="24"/>
        </w:rPr>
        <w:t xml:space="preserve"> s</w:t>
      </w:r>
      <w:r w:rsidR="0036733B">
        <w:rPr>
          <w:szCs w:val="24"/>
        </w:rPr>
        <w:t>upporting figures wi</w:t>
      </w:r>
      <w:r w:rsidR="00BA7AE9">
        <w:rPr>
          <w:szCs w:val="24"/>
        </w:rPr>
        <w:t>th c</w:t>
      </w:r>
      <w:r w:rsidR="003F6C22">
        <w:rPr>
          <w:szCs w:val="24"/>
        </w:rPr>
        <w:t>aptions – ref</w:t>
      </w:r>
      <w:r w:rsidR="00FA2DD9">
        <w:rPr>
          <w:szCs w:val="24"/>
        </w:rPr>
        <w:t xml:space="preserve">erred to as </w:t>
      </w:r>
      <w:r w:rsidR="00FA2DD9" w:rsidRPr="000974FA">
        <w:rPr>
          <w:szCs w:val="24"/>
        </w:rPr>
        <w:t>S1-S</w:t>
      </w:r>
      <w:r w:rsidR="004E20BA">
        <w:rPr>
          <w:szCs w:val="24"/>
        </w:rPr>
        <w:t>7</w:t>
      </w:r>
      <w:r w:rsidR="007C0C20">
        <w:rPr>
          <w:szCs w:val="24"/>
        </w:rPr>
        <w:t xml:space="preserve"> in the </w:t>
      </w:r>
      <w:r w:rsidR="003F6C22">
        <w:rPr>
          <w:szCs w:val="24"/>
        </w:rPr>
        <w:t>paper</w:t>
      </w:r>
    </w:p>
    <w:p w14:paraId="4880E1EC" w14:textId="77777777" w:rsidR="00E06015" w:rsidRDefault="00E06015" w:rsidP="0036733B">
      <w:pPr>
        <w:rPr>
          <w:szCs w:val="24"/>
        </w:rPr>
      </w:pPr>
    </w:p>
    <w:p w14:paraId="1367FBFF" w14:textId="0E1C8AD7" w:rsidR="00E06015" w:rsidRDefault="00E06015" w:rsidP="0036733B">
      <w:pPr>
        <w:rPr>
          <w:szCs w:val="24"/>
        </w:rPr>
      </w:pPr>
      <w:r>
        <w:rPr>
          <w:szCs w:val="24"/>
        </w:rPr>
        <w:t>2. Text</w:t>
      </w:r>
      <w:r w:rsidR="00FA2DD9">
        <w:rPr>
          <w:szCs w:val="24"/>
        </w:rPr>
        <w:t xml:space="preserve"> (and </w:t>
      </w:r>
      <w:r w:rsidR="007C0C20" w:rsidRPr="000974FA">
        <w:rPr>
          <w:szCs w:val="24"/>
        </w:rPr>
        <w:t>Figure</w:t>
      </w:r>
      <w:r w:rsidR="000974FA">
        <w:rPr>
          <w:szCs w:val="24"/>
        </w:rPr>
        <w:t>s</w:t>
      </w:r>
      <w:r w:rsidR="007C0C20" w:rsidRPr="000974FA">
        <w:rPr>
          <w:szCs w:val="24"/>
        </w:rPr>
        <w:t xml:space="preserve"> S</w:t>
      </w:r>
      <w:r w:rsidR="004E20BA">
        <w:rPr>
          <w:szCs w:val="24"/>
        </w:rPr>
        <w:t>8</w:t>
      </w:r>
      <w:r w:rsidR="007C0C20" w:rsidRPr="000974FA">
        <w:rPr>
          <w:szCs w:val="24"/>
        </w:rPr>
        <w:t xml:space="preserve"> – S</w:t>
      </w:r>
      <w:r w:rsidR="004E20BA">
        <w:rPr>
          <w:szCs w:val="24"/>
        </w:rPr>
        <w:t>10</w:t>
      </w:r>
      <w:r w:rsidR="00FA2DD9" w:rsidRPr="000974FA">
        <w:rPr>
          <w:szCs w:val="24"/>
        </w:rPr>
        <w:t>)</w:t>
      </w:r>
      <w:r>
        <w:rPr>
          <w:szCs w:val="24"/>
        </w:rPr>
        <w:t xml:space="preserve"> that gives additional detail on </w:t>
      </w:r>
      <w:r w:rsidR="007E3C34">
        <w:rPr>
          <w:szCs w:val="24"/>
        </w:rPr>
        <w:t xml:space="preserve">the </w:t>
      </w:r>
      <w:r w:rsidR="003F6C22">
        <w:rPr>
          <w:szCs w:val="24"/>
        </w:rPr>
        <w:t xml:space="preserve">Monte Carlo model used to assign ages to Martian landforms </w:t>
      </w:r>
      <w:r w:rsidR="007C0C20">
        <w:rPr>
          <w:szCs w:val="24"/>
        </w:rPr>
        <w:t>in the Gale Crater region</w:t>
      </w:r>
      <w:r w:rsidR="003F6C22">
        <w:rPr>
          <w:szCs w:val="24"/>
        </w:rPr>
        <w:t>.</w:t>
      </w:r>
      <w:r w:rsidR="00B22E3D">
        <w:rPr>
          <w:szCs w:val="24"/>
        </w:rPr>
        <w:t xml:space="preserve"> </w:t>
      </w:r>
    </w:p>
    <w:p w14:paraId="173B1046" w14:textId="77777777" w:rsidR="00900AF2" w:rsidRDefault="00900AF2" w:rsidP="0036733B">
      <w:pPr>
        <w:rPr>
          <w:szCs w:val="24"/>
        </w:rPr>
      </w:pPr>
    </w:p>
    <w:p w14:paraId="28A30541" w14:textId="78C2166B" w:rsidR="003E5DF0" w:rsidRDefault="00C8002F" w:rsidP="009F24B2">
      <w:pPr>
        <w:rPr>
          <w:szCs w:val="24"/>
        </w:rPr>
      </w:pPr>
      <w:r>
        <w:rPr>
          <w:szCs w:val="24"/>
        </w:rPr>
        <w:t>3. Matlab scripts to generate F</w:t>
      </w:r>
      <w:r w:rsidR="003F6C22">
        <w:rPr>
          <w:szCs w:val="24"/>
        </w:rPr>
        <w:t xml:space="preserve">igures </w:t>
      </w:r>
      <w:r w:rsidR="003F6C22" w:rsidRPr="00AD2650">
        <w:rPr>
          <w:szCs w:val="24"/>
        </w:rPr>
        <w:t xml:space="preserve">2, 5, </w:t>
      </w:r>
      <w:r w:rsidR="009B07BE" w:rsidRPr="00AD2650">
        <w:rPr>
          <w:szCs w:val="24"/>
        </w:rPr>
        <w:t xml:space="preserve">7, and </w:t>
      </w:r>
      <w:r w:rsidR="003F6C22" w:rsidRPr="00AD2650">
        <w:rPr>
          <w:szCs w:val="24"/>
        </w:rPr>
        <w:t>8</w:t>
      </w:r>
      <w:r>
        <w:rPr>
          <w:szCs w:val="24"/>
        </w:rPr>
        <w:t xml:space="preserve"> in the main text</w:t>
      </w:r>
      <w:r w:rsidR="003F6C22">
        <w:rPr>
          <w:szCs w:val="24"/>
        </w:rPr>
        <w:t>, and an example crater counting file (.diam)</w:t>
      </w:r>
    </w:p>
    <w:p w14:paraId="46792956" w14:textId="77777777" w:rsidR="003E5DF0" w:rsidRDefault="003E5DF0" w:rsidP="009F24B2">
      <w:pPr>
        <w:rPr>
          <w:szCs w:val="24"/>
        </w:rPr>
      </w:pPr>
    </w:p>
    <w:p w14:paraId="2B593E0E" w14:textId="0C678F79" w:rsidR="00C5292C" w:rsidRDefault="003E5DF0" w:rsidP="009F24B2">
      <w:pPr>
        <w:rPr>
          <w:szCs w:val="24"/>
        </w:rPr>
      </w:pPr>
      <w:r>
        <w:rPr>
          <w:szCs w:val="24"/>
        </w:rPr>
        <w:t>4. C</w:t>
      </w:r>
      <w:r w:rsidR="00DA6F20">
        <w:rPr>
          <w:szCs w:val="24"/>
        </w:rPr>
        <w:t>rater count data</w:t>
      </w:r>
      <w:r>
        <w:rPr>
          <w:szCs w:val="24"/>
        </w:rPr>
        <w:t xml:space="preserve"> </w:t>
      </w:r>
      <w:r w:rsidR="00DA6F20">
        <w:rPr>
          <w:szCs w:val="24"/>
        </w:rPr>
        <w:t xml:space="preserve">for the features mapped in </w:t>
      </w:r>
      <w:r w:rsidR="00D44819" w:rsidRPr="000974FA">
        <w:rPr>
          <w:szCs w:val="24"/>
        </w:rPr>
        <w:t>Figure 9</w:t>
      </w:r>
      <w:r w:rsidR="00090CCC">
        <w:rPr>
          <w:szCs w:val="24"/>
        </w:rPr>
        <w:t xml:space="preserve"> (and S7)</w:t>
      </w:r>
      <w:r w:rsidR="007C0C20" w:rsidRPr="000974FA">
        <w:rPr>
          <w:szCs w:val="24"/>
        </w:rPr>
        <w:t>, as</w:t>
      </w:r>
      <w:r w:rsidR="007C0C20">
        <w:rPr>
          <w:szCs w:val="24"/>
        </w:rPr>
        <w:t xml:space="preserve"> well as Table S1</w:t>
      </w:r>
      <w:r w:rsidR="00090CCC">
        <w:rPr>
          <w:szCs w:val="24"/>
        </w:rPr>
        <w:t xml:space="preserve"> and S2</w:t>
      </w:r>
      <w:r w:rsidR="006D20EA">
        <w:rPr>
          <w:szCs w:val="24"/>
        </w:rPr>
        <w:t>.</w:t>
      </w:r>
    </w:p>
    <w:p w14:paraId="2DF3DE8C" w14:textId="420720CE" w:rsidR="00560202" w:rsidRPr="009F24B2" w:rsidRDefault="00560202" w:rsidP="009F24B2">
      <w:pPr>
        <w:rPr>
          <w:szCs w:val="24"/>
        </w:rPr>
      </w:pPr>
      <w:r w:rsidRPr="0036733B" w:rsidDel="00A50033">
        <w:rPr>
          <w:sz w:val="18"/>
          <w:szCs w:val="18"/>
        </w:rPr>
        <w:t xml:space="preserve"> </w:t>
      </w:r>
    </w:p>
    <w:p w14:paraId="7FAD693D" w14:textId="77777777" w:rsidR="00560202" w:rsidRPr="00BB3FA6" w:rsidRDefault="00560202" w:rsidP="00560202">
      <w:pPr>
        <w:rPr>
          <w:b/>
          <w:szCs w:val="24"/>
        </w:rPr>
      </w:pPr>
      <w:r w:rsidRPr="00BB3FA6">
        <w:rPr>
          <w:b/>
          <w:szCs w:val="24"/>
        </w:rPr>
        <w:t xml:space="preserve">Contents of this file </w:t>
      </w:r>
    </w:p>
    <w:p w14:paraId="3AAB34D5" w14:textId="77777777" w:rsidR="00560202" w:rsidRPr="00BB3FA6" w:rsidRDefault="00560202" w:rsidP="00560202">
      <w:pPr>
        <w:rPr>
          <w:szCs w:val="24"/>
        </w:rPr>
      </w:pPr>
    </w:p>
    <w:p w14:paraId="5516A9F7" w14:textId="546CA459" w:rsidR="00560202" w:rsidRPr="00BB3FA6" w:rsidRDefault="007C0C20" w:rsidP="00560202">
      <w:pPr>
        <w:ind w:left="720"/>
        <w:rPr>
          <w:szCs w:val="24"/>
        </w:rPr>
      </w:pPr>
      <w:r>
        <w:rPr>
          <w:szCs w:val="24"/>
        </w:rPr>
        <w:t>Figures S1-S</w:t>
      </w:r>
      <w:r w:rsidR="005568CD">
        <w:rPr>
          <w:szCs w:val="24"/>
        </w:rPr>
        <w:t>7</w:t>
      </w:r>
    </w:p>
    <w:p w14:paraId="0715E4C1" w14:textId="0D3E9014" w:rsidR="00560202" w:rsidRDefault="000D56DF" w:rsidP="00560202">
      <w:pPr>
        <w:ind w:left="720"/>
        <w:rPr>
          <w:szCs w:val="24"/>
        </w:rPr>
      </w:pPr>
      <w:r w:rsidRPr="00BB3FA6">
        <w:rPr>
          <w:szCs w:val="24"/>
        </w:rPr>
        <w:t>Text</w:t>
      </w:r>
      <w:r w:rsidR="007C0C20">
        <w:rPr>
          <w:szCs w:val="24"/>
        </w:rPr>
        <w:t xml:space="preserve"> with Figure</w:t>
      </w:r>
      <w:r w:rsidR="000974FA">
        <w:rPr>
          <w:szCs w:val="24"/>
        </w:rPr>
        <w:t>s</w:t>
      </w:r>
      <w:r w:rsidR="007C0C20">
        <w:rPr>
          <w:szCs w:val="24"/>
        </w:rPr>
        <w:t xml:space="preserve"> S</w:t>
      </w:r>
      <w:r w:rsidR="005568CD">
        <w:rPr>
          <w:szCs w:val="24"/>
        </w:rPr>
        <w:t>8</w:t>
      </w:r>
      <w:r w:rsidR="007C0C20">
        <w:rPr>
          <w:szCs w:val="24"/>
        </w:rPr>
        <w:t xml:space="preserve"> – S</w:t>
      </w:r>
      <w:r w:rsidR="005568CD">
        <w:rPr>
          <w:szCs w:val="24"/>
        </w:rPr>
        <w:t>10</w:t>
      </w:r>
    </w:p>
    <w:p w14:paraId="3F6A71FD" w14:textId="77777777" w:rsidR="004E4FD6" w:rsidRPr="00BB3FA6" w:rsidRDefault="004E4FD6" w:rsidP="00560202">
      <w:pPr>
        <w:ind w:left="720"/>
        <w:rPr>
          <w:szCs w:val="24"/>
        </w:rPr>
      </w:pPr>
    </w:p>
    <w:p w14:paraId="6DF56BB8" w14:textId="77777777" w:rsidR="00560202" w:rsidRPr="00BB3FA6" w:rsidRDefault="00560202" w:rsidP="00560202">
      <w:pPr>
        <w:rPr>
          <w:b/>
          <w:szCs w:val="24"/>
        </w:rPr>
      </w:pPr>
      <w:r w:rsidRPr="00BB3FA6">
        <w:rPr>
          <w:b/>
          <w:szCs w:val="24"/>
        </w:rPr>
        <w:t>Additional Supporting Information (Files uploaded separately)</w:t>
      </w:r>
    </w:p>
    <w:p w14:paraId="7B32671A" w14:textId="77777777" w:rsidR="00560202" w:rsidRPr="00BB3FA6" w:rsidRDefault="00560202" w:rsidP="00560202">
      <w:pPr>
        <w:rPr>
          <w:b/>
          <w:szCs w:val="24"/>
        </w:rPr>
      </w:pPr>
    </w:p>
    <w:p w14:paraId="256DBCEA" w14:textId="2121A7E1" w:rsidR="00C5292C" w:rsidRDefault="003F6C22" w:rsidP="00EF7F4D">
      <w:pPr>
        <w:ind w:left="720"/>
        <w:rPr>
          <w:szCs w:val="24"/>
        </w:rPr>
      </w:pPr>
      <w:r>
        <w:rPr>
          <w:szCs w:val="24"/>
        </w:rPr>
        <w:t>Matlab scripts</w:t>
      </w:r>
    </w:p>
    <w:p w14:paraId="2910D421" w14:textId="1160B041" w:rsidR="00975A54" w:rsidRPr="00090CCC" w:rsidRDefault="003E5DF0" w:rsidP="00090CCC">
      <w:pPr>
        <w:ind w:left="720"/>
        <w:rPr>
          <w:szCs w:val="24"/>
        </w:rPr>
      </w:pPr>
      <w:r>
        <w:rPr>
          <w:szCs w:val="24"/>
        </w:rPr>
        <w:t>Excel File</w:t>
      </w:r>
      <w:r w:rsidR="00090CCC">
        <w:rPr>
          <w:szCs w:val="24"/>
        </w:rPr>
        <w:t>s (also saved</w:t>
      </w:r>
      <w:r w:rsidR="00743FD8">
        <w:rPr>
          <w:szCs w:val="24"/>
        </w:rPr>
        <w:t xml:space="preserve"> as</w:t>
      </w:r>
      <w:r w:rsidR="00090CCC">
        <w:rPr>
          <w:szCs w:val="24"/>
        </w:rPr>
        <w:t xml:space="preserve"> .</w:t>
      </w:r>
      <w:r w:rsidR="00743FD8">
        <w:rPr>
          <w:szCs w:val="24"/>
        </w:rPr>
        <w:t>csv</w:t>
      </w:r>
      <w:r w:rsidR="00090CCC">
        <w:rPr>
          <w:szCs w:val="24"/>
        </w:rPr>
        <w:t>)</w:t>
      </w:r>
    </w:p>
    <w:p w14:paraId="69608221" w14:textId="77777777" w:rsidR="00975A54" w:rsidRDefault="00975A54" w:rsidP="00C8002F">
      <w:pPr>
        <w:pStyle w:val="SMText"/>
        <w:ind w:firstLine="0"/>
        <w:rPr>
          <w:b/>
          <w:i/>
          <w:szCs w:val="24"/>
        </w:rPr>
      </w:pPr>
    </w:p>
    <w:p w14:paraId="43EA61FE" w14:textId="05A6C1AB" w:rsidR="00C8002F" w:rsidRDefault="006A61A1" w:rsidP="00C8002F">
      <w:pPr>
        <w:pStyle w:val="SMText"/>
        <w:ind w:firstLine="0"/>
        <w:rPr>
          <w:b/>
          <w:i/>
          <w:szCs w:val="24"/>
        </w:rPr>
      </w:pPr>
      <w:r w:rsidRPr="00BB3FA6">
        <w:rPr>
          <w:b/>
          <w:i/>
          <w:szCs w:val="24"/>
        </w:rPr>
        <w:t>Supporting Figures</w:t>
      </w:r>
    </w:p>
    <w:p w14:paraId="17E13622" w14:textId="77777777" w:rsidR="00C8002F" w:rsidRDefault="00C8002F" w:rsidP="00C8002F">
      <w:pPr>
        <w:pStyle w:val="SMText"/>
        <w:ind w:firstLine="0"/>
        <w:rPr>
          <w:b/>
          <w:i/>
          <w:szCs w:val="24"/>
        </w:rPr>
      </w:pPr>
    </w:p>
    <w:p w14:paraId="087FB920" w14:textId="77777777" w:rsidR="00C8002F" w:rsidRDefault="00C8002F" w:rsidP="00C8002F">
      <w:pPr>
        <w:rPr>
          <w:b/>
        </w:rPr>
      </w:pPr>
      <w:r>
        <w:rPr>
          <w:b/>
          <w:noProof/>
        </w:rPr>
        <w:lastRenderedPageBreak/>
        <w:drawing>
          <wp:inline distT="0" distB="0" distL="0" distR="0" wp14:anchorId="79942E2F" wp14:editId="44BCB9B5">
            <wp:extent cx="5935345" cy="4529455"/>
            <wp:effectExtent l="0" t="0" r="0" b="4445"/>
            <wp:docPr id="10" name="Picture 6" descr="data distribution 1000 i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ata distribution 1000 it"/>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5345" cy="4529455"/>
                    </a:xfrm>
                    <a:prstGeom prst="rect">
                      <a:avLst/>
                    </a:prstGeom>
                    <a:noFill/>
                    <a:ln>
                      <a:noFill/>
                    </a:ln>
                  </pic:spPr>
                </pic:pic>
              </a:graphicData>
            </a:graphic>
          </wp:inline>
        </w:drawing>
      </w:r>
    </w:p>
    <w:p w14:paraId="26EDB694" w14:textId="21388789" w:rsidR="00C8002F" w:rsidRDefault="00C8002F" w:rsidP="007C0C20">
      <w:pPr>
        <w:jc w:val="both"/>
      </w:pPr>
      <w:r w:rsidRPr="000974FA">
        <w:rPr>
          <w:b/>
        </w:rPr>
        <w:t>Figure S1</w:t>
      </w:r>
      <w:r>
        <w:t>.</w:t>
      </w:r>
      <w:r>
        <w:rPr>
          <w:b/>
        </w:rPr>
        <w:t xml:space="preserve"> </w:t>
      </w:r>
      <w:r>
        <w:t>Example distribution of surface ages assigned to 100 km</w:t>
      </w:r>
      <w:r>
        <w:rPr>
          <w:vertAlign w:val="superscript"/>
        </w:rPr>
        <w:t>2</w:t>
      </w:r>
      <w:r>
        <w:t xml:space="preserve"> subsamples from a 2 Ga parent surface with an area of 20,000 km</w:t>
      </w:r>
      <w:r>
        <w:rPr>
          <w:vertAlign w:val="superscript"/>
        </w:rPr>
        <w:t>2</w:t>
      </w:r>
      <w:r>
        <w:t xml:space="preserve"> and </w:t>
      </w:r>
      <w:r w:rsidRPr="009B07BE">
        <w:rPr>
          <w:i/>
        </w:rPr>
        <w:t>β</w:t>
      </w:r>
      <w:r>
        <w:t xml:space="preserve"> = 10 nm a</w:t>
      </w:r>
      <w:r>
        <w:rPr>
          <w:vertAlign w:val="superscript"/>
        </w:rPr>
        <w:t>-1</w:t>
      </w:r>
      <w:r>
        <w:t>. The dotted red line shows the parent surface age (2 Ga) and the green line shows the normal distribution calculated for this data set (mean age = 1.9 Ga; standard deviation = 0.6 Ga). The minimum crater diameter was 0.25 km.</w:t>
      </w:r>
    </w:p>
    <w:p w14:paraId="10B461BF" w14:textId="7316A118" w:rsidR="00EC1AFF" w:rsidRDefault="00EC1AFF" w:rsidP="007C0C20">
      <w:pPr>
        <w:jc w:val="both"/>
      </w:pPr>
    </w:p>
    <w:p w14:paraId="14E7CD40" w14:textId="77777777" w:rsidR="00EC1AFF" w:rsidRDefault="00EC1AFF" w:rsidP="00EC1AFF">
      <w:pPr>
        <w:spacing w:line="360" w:lineRule="auto"/>
      </w:pPr>
      <w:r>
        <w:rPr>
          <w:noProof/>
        </w:rPr>
        <w:lastRenderedPageBreak/>
        <w:drawing>
          <wp:inline distT="0" distB="0" distL="0" distR="0" wp14:anchorId="40432BFE" wp14:editId="6BFB8D15">
            <wp:extent cx="5943600" cy="46462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min_craters_B100_Figure_MP.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46295"/>
                    </a:xfrm>
                    <a:prstGeom prst="rect">
                      <a:avLst/>
                    </a:prstGeom>
                  </pic:spPr>
                </pic:pic>
              </a:graphicData>
            </a:graphic>
          </wp:inline>
        </w:drawing>
      </w:r>
    </w:p>
    <w:p w14:paraId="1BB9C18E" w14:textId="091E5BF1" w:rsidR="00EC1AFF" w:rsidRDefault="00EC1AFF" w:rsidP="00EC1AFF">
      <w:pPr>
        <w:jc w:val="both"/>
      </w:pPr>
      <w:r w:rsidRPr="000974FA">
        <w:rPr>
          <w:b/>
        </w:rPr>
        <w:t>Figure S2</w:t>
      </w:r>
      <w:r w:rsidRPr="000974FA">
        <w:t>.</w:t>
      </w:r>
      <w:r>
        <w:rPr>
          <w:b/>
        </w:rPr>
        <w:t xml:space="preserve"> </w:t>
      </w:r>
      <w:r>
        <w:t>Median (symbol) and interquartile range (error bars) of ages calculated by cratering model with a</w:t>
      </w:r>
      <w:r w:rsidRPr="00FA4A5E">
        <w:rPr>
          <w:i/>
        </w:rPr>
        <w:t xml:space="preserve"> </w:t>
      </w:r>
      <w:r w:rsidRPr="00E87EA3">
        <w:rPr>
          <w:i/>
        </w:rPr>
        <w:t>β</w:t>
      </w:r>
      <w:r>
        <w:t xml:space="preserve"> value of 100 nm a</w:t>
      </w:r>
      <w:r>
        <w:rPr>
          <w:vertAlign w:val="superscript"/>
        </w:rPr>
        <w:t>-1</w:t>
      </w:r>
      <w:r>
        <w:t xml:space="preserve"> using a range of true parent surface ages (1, 2, and 3 Ga), sample areas (10, 100, 1,000, and 10,000 km</w:t>
      </w:r>
      <w:r>
        <w:rPr>
          <w:vertAlign w:val="superscript"/>
        </w:rPr>
        <w:t>2</w:t>
      </w:r>
      <w:r>
        <w:t>), and minimum crater diameters</w:t>
      </w:r>
      <w:r w:rsidR="00AD2650">
        <w:t xml:space="preserve"> (for readability, data are slightly offset within all bins)</w:t>
      </w:r>
      <w:r>
        <w:t>. Parent surfaces were 200,000 km</w:t>
      </w:r>
      <w:r>
        <w:rPr>
          <w:vertAlign w:val="superscript"/>
        </w:rPr>
        <w:t>2</w:t>
      </w:r>
      <w:r>
        <w:t>, except for trials when the minimum crater diameter was 16 m and the parent surface was 20,000 km</w:t>
      </w:r>
      <w:r>
        <w:rPr>
          <w:vertAlign w:val="superscript"/>
        </w:rPr>
        <w:t>2</w:t>
      </w:r>
      <w:r>
        <w:t>. Each set of conditions was tested 100 iterations. Modeled surfaces without craters were omitted.</w:t>
      </w:r>
    </w:p>
    <w:p w14:paraId="011528E2" w14:textId="23CE0F17" w:rsidR="00EC1AFF" w:rsidRDefault="00EC1AFF" w:rsidP="00EC1AFF">
      <w:pPr>
        <w:jc w:val="both"/>
      </w:pPr>
    </w:p>
    <w:p w14:paraId="467308E3" w14:textId="77777777" w:rsidR="00EC1AFF" w:rsidRPr="000974FA" w:rsidRDefault="00EC1AFF" w:rsidP="00EC1AFF">
      <w:pPr>
        <w:spacing w:line="360" w:lineRule="auto"/>
        <w:jc w:val="both"/>
      </w:pPr>
      <w:r w:rsidRPr="000974FA">
        <w:rPr>
          <w:noProof/>
        </w:rPr>
        <w:lastRenderedPageBreak/>
        <w:drawing>
          <wp:inline distT="0" distB="0" distL="0" distR="0" wp14:anchorId="23A4730C" wp14:editId="76DE634E">
            <wp:extent cx="5935345" cy="5689600"/>
            <wp:effectExtent l="0" t="0" r="0" b="0"/>
            <wp:docPr id="21" name="Picture 21" descr="min_crater_size_beta_ages_b"/>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min_crater_size_beta_ages_b"/>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345" cy="5689600"/>
                    </a:xfrm>
                    <a:prstGeom prst="rect">
                      <a:avLst/>
                    </a:prstGeom>
                    <a:noFill/>
                    <a:ln>
                      <a:noFill/>
                    </a:ln>
                  </pic:spPr>
                </pic:pic>
              </a:graphicData>
            </a:graphic>
          </wp:inline>
        </w:drawing>
      </w:r>
    </w:p>
    <w:p w14:paraId="4628BB40" w14:textId="7CD5577F" w:rsidR="00EC1AFF" w:rsidRDefault="00EC1AFF" w:rsidP="00EC1AFF">
      <w:pPr>
        <w:jc w:val="both"/>
      </w:pPr>
      <w:r w:rsidRPr="000974FA">
        <w:rPr>
          <w:b/>
        </w:rPr>
        <w:t>Figure S3</w:t>
      </w:r>
      <w:r>
        <w:t>.</w:t>
      </w:r>
      <w:r>
        <w:rPr>
          <w:b/>
        </w:rPr>
        <w:t xml:space="preserve"> </w:t>
      </w:r>
      <w:r>
        <w:t xml:space="preserve">Median (symbol) and interquartile range (error bars) of ages calculated by cratering model over a range of </w:t>
      </w:r>
      <w:r w:rsidRPr="00E87EA3">
        <w:rPr>
          <w:i/>
        </w:rPr>
        <w:t>β</w:t>
      </w:r>
      <w:r>
        <w:t xml:space="preserve"> values and parent surface ages (1, 2, and 3 Ga) for the minimum sample area and crater size needed to produce accurate (75% of data within 0.5 Ga) results. The minimum crater diameter and surface area used is listed for each point (see also Figure 6 of main document). Parent surfaces were 200,000 km</w:t>
      </w:r>
      <w:r>
        <w:rPr>
          <w:vertAlign w:val="superscript"/>
        </w:rPr>
        <w:t>2</w:t>
      </w:r>
      <w:r>
        <w:t>. Each set of conditions was tested 100 iterations. Modeled surfaces without craters were omitted.</w:t>
      </w:r>
    </w:p>
    <w:p w14:paraId="3325A68C" w14:textId="77777777" w:rsidR="00EC1AFF" w:rsidRDefault="00EC1AFF" w:rsidP="00EC1AFF">
      <w:pPr>
        <w:jc w:val="both"/>
      </w:pPr>
    </w:p>
    <w:p w14:paraId="462F0536" w14:textId="77777777" w:rsidR="00EC1AFF" w:rsidRDefault="00EC1AFF" w:rsidP="007C0C20">
      <w:pPr>
        <w:jc w:val="both"/>
      </w:pPr>
    </w:p>
    <w:p w14:paraId="162E806F" w14:textId="77777777" w:rsidR="00FA36E7" w:rsidRDefault="00D12DB5" w:rsidP="00C8002F">
      <w:r>
        <w:rPr>
          <w:noProof/>
        </w:rPr>
        <w:lastRenderedPageBreak/>
        <w:drawing>
          <wp:inline distT="0" distB="0" distL="0" distR="0" wp14:anchorId="06758B98" wp14:editId="694D4287">
            <wp:extent cx="5943600" cy="4692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Quantin_ex1_SI.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92015"/>
                    </a:xfrm>
                    <a:prstGeom prst="rect">
                      <a:avLst/>
                    </a:prstGeom>
                  </pic:spPr>
                </pic:pic>
              </a:graphicData>
            </a:graphic>
          </wp:inline>
        </w:drawing>
      </w:r>
    </w:p>
    <w:p w14:paraId="6DBBD106" w14:textId="48E86669" w:rsidR="00FA36E7" w:rsidRDefault="00FA36E7" w:rsidP="00FA36E7">
      <w:pPr>
        <w:jc w:val="both"/>
      </w:pPr>
      <w:r>
        <w:rPr>
          <w:b/>
        </w:rPr>
        <w:t>Figure S</w:t>
      </w:r>
      <w:r w:rsidR="00EC1AFF">
        <w:rPr>
          <w:b/>
        </w:rPr>
        <w:t>4</w:t>
      </w:r>
      <w:r>
        <w:rPr>
          <w:b/>
        </w:rPr>
        <w:t xml:space="preserve">a. </w:t>
      </w:r>
      <w:r>
        <w:t xml:space="preserve">Example fit with </w:t>
      </w:r>
      <w:r w:rsidRPr="00FA36E7">
        <w:rPr>
          <w:rFonts w:ascii="Symbol" w:hAnsi="Symbol"/>
          <w:i/>
        </w:rPr>
        <w:t></w:t>
      </w:r>
      <w:r>
        <w:t xml:space="preserve"> = 90 nm a</w:t>
      </w:r>
      <w:r w:rsidRPr="00FA36E7">
        <w:rPr>
          <w:vertAlign w:val="superscript"/>
        </w:rPr>
        <w:t>-1</w:t>
      </w:r>
      <w:r>
        <w:t xml:space="preserve"> and a model age of 0.6 Ga with model fit (black circles; 200 km</w:t>
      </w:r>
      <w:r>
        <w:rPr>
          <w:vertAlign w:val="superscript"/>
        </w:rPr>
        <w:t>2</w:t>
      </w:r>
      <w:r>
        <w:t xml:space="preserve">) compared to crater counting data (blue diamonds) of Coprates Chasma landslide on Vallis Marineris, from Quantin et al. </w:t>
      </w:r>
      <w:r>
        <w:fldChar w:fldCharType="begin"/>
      </w:r>
      <w:r>
        <w:instrText xml:space="preserve"> ADDIN ZOTERO_ITEM CSL_CITATION {"citationID":"3pQLCsy9","properties":{"formattedCitation":"(2004)","plainCitation":"(2004)"},"citationItems":[{"id":3611,"uris":["http://zotero.org/users/770915/items/CE3ENKJ9"],"uri":["http://zotero.org/users/770915/items/CE3ENKJ9"],"itemData":{"id":3611,"type":"article-journal","title":"Ages of Valles Marineris (Mars) landslides and implications for canyon history","container-title":"Icarus","page":"555-572","volume":"172","issue":"2","source":"ScienceDirect","abstract":"The chronology of landslides of Valles Marineris, the equatorial trough system of Mars, has been investigated by a crater population study. Valles Marineris landslides have widespread debris aprons which offer a remarkable opportunity to study the crater population with high resolution images from Mars Orbiter Camera (MOC) and from Mars Odyssey Thermal Emission Imaging System (THEMIS). Sixty-six ages were determined within Valles Marineris including 56 landslide ages and 10 ages of the canyon floor. Results reveal that landslides of Valles Marineris system of canyons occurred during a widespread period of time between 3.5 Gy and 50 My. In some locations, the canyon floor has an apparent age of 3.5 Gy suggesting that at least locally within Valles Marineris no major refreshing processes have occurred for 3.5 Gy. The temporal repetitivity of landslides implies that the triggering mechanisms of the landslides are reproducible in time. Landslides have the same features whatever their age. The dynamic of these landslides is probably the same either with intervention of water up to recently (the last 100 My) or without water since 3.5 Gy.","DOI":"10.1016/j.icarus.2004.06.013","ISSN":"0019-1035","journalAbbreviation":"Icarus","author":[{"family":"Quantin","given":"C."},{"family":"Allemand","given":"P."},{"family":"Mangold","given":"N."},{"family":"Delacourt","given":"C."}],"issued":{"date-parts":[["2004",12,1]]}},"suppress-author":true}],"schema":"https://github.com/citation-style-language/schema/raw/master/csl-citation.json"} </w:instrText>
      </w:r>
      <w:r>
        <w:fldChar w:fldCharType="separate"/>
      </w:r>
      <w:r>
        <w:t>(2004)</w:t>
      </w:r>
      <w:r>
        <w:fldChar w:fldCharType="end"/>
      </w:r>
      <w:r>
        <w:t xml:space="preserve">. Model simulations were considered fits if </w:t>
      </w:r>
      <m:oMath>
        <m:f>
          <m:fPr>
            <m:ctrlPr>
              <w:rPr>
                <w:rFonts w:ascii="Cambria Math" w:hAnsi="Cambria Math"/>
                <w:i/>
                <w:sz w:val="22"/>
                <w:szCs w:val="22"/>
              </w:rPr>
            </m:ctrlPr>
          </m:fPr>
          <m:num>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observed</m:t>
                    </m:r>
                  </m:sub>
                </m:sSub>
                <m:r>
                  <w:rPr>
                    <w:rFonts w:ascii="Cambria Math" w:hAnsi="Cambria Math"/>
                    <w:sz w:val="22"/>
                    <w:szCs w:val="22"/>
                  </w:rPr>
                  <m:t>(i)-</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odeled</m:t>
                    </m:r>
                  </m:sub>
                </m:sSub>
                <m:r>
                  <w:rPr>
                    <w:rFonts w:ascii="Cambria Math" w:hAnsi="Cambria Math"/>
                    <w:sz w:val="22"/>
                    <w:szCs w:val="22"/>
                  </w:rPr>
                  <m:t>(i)</m:t>
                </m:r>
              </m:e>
            </m:d>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odeled</m:t>
                </m:r>
              </m:sub>
            </m:sSub>
            <m:d>
              <m:dPr>
                <m:ctrlPr>
                  <w:rPr>
                    <w:rFonts w:ascii="Cambria Math" w:hAnsi="Cambria Math"/>
                    <w:i/>
                    <w:sz w:val="22"/>
                    <w:szCs w:val="22"/>
                  </w:rPr>
                </m:ctrlPr>
              </m:dPr>
              <m:e>
                <m:r>
                  <w:rPr>
                    <w:rFonts w:ascii="Cambria Math" w:hAnsi="Cambria Math"/>
                    <w:sz w:val="22"/>
                    <w:szCs w:val="22"/>
                  </w:rPr>
                  <m:t>i</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odeled</m:t>
                </m:r>
              </m:sub>
            </m:sSub>
            <m:d>
              <m:dPr>
                <m:ctrlPr>
                  <w:rPr>
                    <w:rFonts w:ascii="Cambria Math" w:hAnsi="Cambria Math"/>
                    <w:i/>
                    <w:sz w:val="22"/>
                    <w:szCs w:val="22"/>
                  </w:rPr>
                </m:ctrlPr>
              </m:dPr>
              <m:e>
                <m:r>
                  <w:rPr>
                    <w:rFonts w:ascii="Cambria Math" w:hAnsi="Cambria Math"/>
                    <w:sz w:val="22"/>
                    <w:szCs w:val="22"/>
                  </w:rPr>
                  <m:t>i</m:t>
                </m:r>
              </m:e>
            </m:d>
            <m:r>
              <w:rPr>
                <w:rFonts w:ascii="Cambria Math" w:hAnsi="Cambria Math"/>
                <w:sz w:val="22"/>
                <w:szCs w:val="22"/>
              </w:rPr>
              <m:t>)/2</m:t>
            </m:r>
          </m:den>
        </m:f>
        <m:r>
          <w:rPr>
            <w:rFonts w:ascii="Cambria Math" w:hAnsi="Cambria Math"/>
            <w:sz w:val="22"/>
            <w:szCs w:val="22"/>
          </w:rPr>
          <m:t>&lt;0.25</m:t>
        </m:r>
      </m:oMath>
      <w:r>
        <w:rPr>
          <w:sz w:val="22"/>
          <w:szCs w:val="22"/>
        </w:rPr>
        <w:t xml:space="preserve"> </w:t>
      </w:r>
      <w:r>
        <w:t xml:space="preserve">for all crater bins, </w:t>
      </w:r>
      <w:r w:rsidRPr="00FA36E7">
        <w:rPr>
          <w:i/>
        </w:rPr>
        <w:t>i</w:t>
      </w:r>
      <w:r>
        <w:t xml:space="preserve">. Model parent surfaces used the secondaries model of Smith et al. </w:t>
      </w:r>
      <w:r>
        <w:fldChar w:fldCharType="begin"/>
      </w:r>
      <w:r>
        <w:instrText xml:space="preserve"> ADDIN ZOTERO_ITEM CSL_CITATION {"citationID":"gaiJvxSW","properties":{"formattedCitation":"(2008)","plainCitation":"(2008)"},"citationItems":[{"id":3607,"uris":["http://zotero.org/users/770915/items/B9EV4QJ5"],"uri":["http://zotero.org/users/770915/items/B9EV4QJ5"],"itemData":{"id":3607,"type":"article-journal","title":"Effect of obliteration on crater-count chronologies for Martian surfaces","container-title":"Geophysical Research Letters","page":"L10202","volume":"35","issue":"10","source":"Wiley Online Library","abstract":"The density of impact craters calibrated against lunar data is currently the only quantitative measure of surface age for terrestrial planetary surfaces. Unlike the Moon, however, Mars has been weathered and eroded, obliterating some small (&lt;10 km diameter) craters, a phenomenon addressed in the Mariner/Viking days of Mars exploration but commonly overlooked in recent studies. We present a quantitative model that extends this earlier work to assess the effect of erosion and infilling on surface ages inferred from crater-frequency distributions. Our work affirms that small-crater size distributions can be interpreted quantitatively in terms of effects of erosion and crater infilling at rates comparable to those reported for Mars. A reanalysis of prior studies indicates that low to moderate long-term rates of erosion and crater infilling can mask an ancient age and result in small-crater populations similar to those offered as evidence for young and geologically significant surface activity.","DOI":"10.1029/2008GL033538","ISSN":"1944-8007","journalAbbreviation":"Geophys. Res. Lett.","language":"en","author":[{"family":"Smith","given":"Matthew R."},{"family":"Gillespie","given":"Alan R."},{"family":"Montgomery","given":"David R."}],"issued":{"date-parts":[["2008",5,1]]}},"suppress-author":true}],"schema":"https://github.com/citation-style-language/schema/raw/master/csl-citation.json"} </w:instrText>
      </w:r>
      <w:r>
        <w:fldChar w:fldCharType="separate"/>
      </w:r>
      <w:r>
        <w:t>(2008)</w:t>
      </w:r>
      <w:r>
        <w:fldChar w:fldCharType="end"/>
      </w:r>
      <w:r>
        <w:t xml:space="preserve"> and had surface areas of 10,000 km</w:t>
      </w:r>
      <w:r>
        <w:rPr>
          <w:vertAlign w:val="superscript"/>
        </w:rPr>
        <w:t>2</w:t>
      </w:r>
      <w:r>
        <w:t>. See Figure S</w:t>
      </w:r>
      <w:r w:rsidR="00EC1AFF">
        <w:t>5</w:t>
      </w:r>
      <w:r>
        <w:t xml:space="preserve"> for a comparison of the isochrons on a single plot.</w:t>
      </w:r>
    </w:p>
    <w:p w14:paraId="0882025B" w14:textId="7BDDDCF6" w:rsidR="00C8002F" w:rsidRDefault="00C8002F" w:rsidP="00C8002F"/>
    <w:p w14:paraId="42150E27" w14:textId="3CCCC77C" w:rsidR="00FA36E7" w:rsidRDefault="00D12DB5" w:rsidP="00C8002F">
      <w:pPr>
        <w:spacing w:line="360" w:lineRule="auto"/>
        <w:jc w:val="both"/>
        <w:rPr>
          <w:b/>
        </w:rPr>
      </w:pPr>
      <w:r>
        <w:rPr>
          <w:b/>
          <w:noProof/>
        </w:rPr>
        <w:lastRenderedPageBreak/>
        <w:drawing>
          <wp:inline distT="0" distB="0" distL="0" distR="0" wp14:anchorId="7A6E2BA6" wp14:editId="741B6C6F">
            <wp:extent cx="5943600" cy="47218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uantin_ex3_SI.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21860"/>
                    </a:xfrm>
                    <a:prstGeom prst="rect">
                      <a:avLst/>
                    </a:prstGeom>
                  </pic:spPr>
                </pic:pic>
              </a:graphicData>
            </a:graphic>
          </wp:inline>
        </w:drawing>
      </w:r>
    </w:p>
    <w:p w14:paraId="0CBC4FC1" w14:textId="1F9DFF08" w:rsidR="00FA36E7" w:rsidRDefault="00FA36E7" w:rsidP="00FA36E7">
      <w:pPr>
        <w:jc w:val="both"/>
      </w:pPr>
      <w:r>
        <w:rPr>
          <w:b/>
        </w:rPr>
        <w:t>Figure S</w:t>
      </w:r>
      <w:r w:rsidR="00EC1AFF">
        <w:rPr>
          <w:b/>
        </w:rPr>
        <w:t>4</w:t>
      </w:r>
      <w:r>
        <w:rPr>
          <w:b/>
        </w:rPr>
        <w:t xml:space="preserve">b. </w:t>
      </w:r>
      <w:r>
        <w:t xml:space="preserve">Example fit with </w:t>
      </w:r>
      <w:r w:rsidRPr="00FA36E7">
        <w:rPr>
          <w:rFonts w:ascii="Symbol" w:hAnsi="Symbol"/>
          <w:i/>
        </w:rPr>
        <w:t></w:t>
      </w:r>
      <w:r>
        <w:t xml:space="preserve"> = 114 nm a</w:t>
      </w:r>
      <w:r w:rsidRPr="00FA36E7">
        <w:rPr>
          <w:vertAlign w:val="superscript"/>
        </w:rPr>
        <w:t>-1</w:t>
      </w:r>
      <w:r>
        <w:t xml:space="preserve"> and a model age of 2.9 Ga with model fit (black circles; 200 km</w:t>
      </w:r>
      <w:r>
        <w:rPr>
          <w:vertAlign w:val="superscript"/>
        </w:rPr>
        <w:t>2</w:t>
      </w:r>
      <w:r>
        <w:t xml:space="preserve">) compared to crater counting data (blue diamonds) of Coprates Chasma landslide on Vallis Marineris, from Quantin et al. </w:t>
      </w:r>
      <w:r>
        <w:fldChar w:fldCharType="begin"/>
      </w:r>
      <w:r>
        <w:instrText xml:space="preserve"> ADDIN ZOTERO_ITEM CSL_CITATION {"citationID":"3pQLCsy9","properties":{"formattedCitation":"(2004)","plainCitation":"(2004)"},"citationItems":[{"id":3611,"uris":["http://zotero.org/users/770915/items/CE3ENKJ9"],"uri":["http://zotero.org/users/770915/items/CE3ENKJ9"],"itemData":{"id":3611,"type":"article-journal","title":"Ages of Valles Marineris (Mars) landslides and implications for canyon history","container-title":"Icarus","page":"555-572","volume":"172","issue":"2","source":"ScienceDirect","abstract":"The chronology of landslides of Valles Marineris, the equatorial trough system of Mars, has been investigated by a crater population study. Valles Marineris landslides have widespread debris aprons which offer a remarkable opportunity to study the crater population with high resolution images from Mars Orbiter Camera (MOC) and from Mars Odyssey Thermal Emission Imaging System (THEMIS). Sixty-six ages were determined within Valles Marineris including 56 landslide ages and 10 ages of the canyon floor. Results reveal that landslides of Valles Marineris system of canyons occurred during a widespread period of time between 3.5 Gy and 50 My. In some locations, the canyon floor has an apparent age of 3.5 Gy suggesting that at least locally within Valles Marineris no major refreshing processes have occurred for 3.5 Gy. The temporal repetitivity of landslides implies that the triggering mechanisms of the landslides are reproducible in time. Landslides have the same features whatever their age. The dynamic of these landslides is probably the same either with intervention of water up to recently (the last 100 My) or without water since 3.5 Gy.","DOI":"10.1016/j.icarus.2004.06.013","ISSN":"0019-1035","journalAbbreviation":"Icarus","author":[{"family":"Quantin","given":"C."},{"family":"Allemand","given":"P."},{"family":"Mangold","given":"N."},{"family":"Delacourt","given":"C."}],"issued":{"date-parts":[["2004",12,1]]}},"suppress-author":true}],"schema":"https://github.com/citation-style-language/schema/raw/master/csl-citation.json"} </w:instrText>
      </w:r>
      <w:r>
        <w:fldChar w:fldCharType="separate"/>
      </w:r>
      <w:r>
        <w:t>(2004)</w:t>
      </w:r>
      <w:r>
        <w:fldChar w:fldCharType="end"/>
      </w:r>
      <w:r>
        <w:t xml:space="preserve">. Model simulations were considered fits if </w:t>
      </w:r>
      <m:oMath>
        <m:f>
          <m:fPr>
            <m:ctrlPr>
              <w:rPr>
                <w:rFonts w:ascii="Cambria Math" w:hAnsi="Cambria Math"/>
                <w:i/>
                <w:sz w:val="22"/>
                <w:szCs w:val="22"/>
              </w:rPr>
            </m:ctrlPr>
          </m:fPr>
          <m:num>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observed</m:t>
                    </m:r>
                  </m:sub>
                </m:sSub>
                <m:r>
                  <w:rPr>
                    <w:rFonts w:ascii="Cambria Math" w:hAnsi="Cambria Math"/>
                    <w:sz w:val="22"/>
                    <w:szCs w:val="22"/>
                  </w:rPr>
                  <m:t>(i)-</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odeled</m:t>
                    </m:r>
                  </m:sub>
                </m:sSub>
                <m:r>
                  <w:rPr>
                    <w:rFonts w:ascii="Cambria Math" w:hAnsi="Cambria Math"/>
                    <w:sz w:val="22"/>
                    <w:szCs w:val="22"/>
                  </w:rPr>
                  <m:t>(i)</m:t>
                </m:r>
              </m:e>
            </m:d>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odeled</m:t>
                </m:r>
              </m:sub>
            </m:sSub>
            <m:d>
              <m:dPr>
                <m:ctrlPr>
                  <w:rPr>
                    <w:rFonts w:ascii="Cambria Math" w:hAnsi="Cambria Math"/>
                    <w:i/>
                    <w:sz w:val="22"/>
                    <w:szCs w:val="22"/>
                  </w:rPr>
                </m:ctrlPr>
              </m:dPr>
              <m:e>
                <m:r>
                  <w:rPr>
                    <w:rFonts w:ascii="Cambria Math" w:hAnsi="Cambria Math"/>
                    <w:sz w:val="22"/>
                    <w:szCs w:val="22"/>
                  </w:rPr>
                  <m:t>i</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odeled</m:t>
                </m:r>
              </m:sub>
            </m:sSub>
            <m:d>
              <m:dPr>
                <m:ctrlPr>
                  <w:rPr>
                    <w:rFonts w:ascii="Cambria Math" w:hAnsi="Cambria Math"/>
                    <w:i/>
                    <w:sz w:val="22"/>
                    <w:szCs w:val="22"/>
                  </w:rPr>
                </m:ctrlPr>
              </m:dPr>
              <m:e>
                <m:r>
                  <w:rPr>
                    <w:rFonts w:ascii="Cambria Math" w:hAnsi="Cambria Math"/>
                    <w:sz w:val="22"/>
                    <w:szCs w:val="22"/>
                  </w:rPr>
                  <m:t>i</m:t>
                </m:r>
              </m:e>
            </m:d>
            <m:r>
              <w:rPr>
                <w:rFonts w:ascii="Cambria Math" w:hAnsi="Cambria Math"/>
                <w:sz w:val="22"/>
                <w:szCs w:val="22"/>
              </w:rPr>
              <m:t>)/2</m:t>
            </m:r>
          </m:den>
        </m:f>
        <m:r>
          <w:rPr>
            <w:rFonts w:ascii="Cambria Math" w:hAnsi="Cambria Math"/>
            <w:sz w:val="22"/>
            <w:szCs w:val="22"/>
          </w:rPr>
          <m:t>&lt;0.25</m:t>
        </m:r>
      </m:oMath>
      <w:r>
        <w:rPr>
          <w:sz w:val="22"/>
          <w:szCs w:val="22"/>
        </w:rPr>
        <w:t xml:space="preserve"> </w:t>
      </w:r>
      <w:r>
        <w:t xml:space="preserve">for all crater bins, </w:t>
      </w:r>
      <w:r w:rsidRPr="00FA36E7">
        <w:rPr>
          <w:i/>
        </w:rPr>
        <w:t>i</w:t>
      </w:r>
      <w:r>
        <w:t xml:space="preserve">. Model parent surfaces used the secondaries model of Smith et al. </w:t>
      </w:r>
      <w:r>
        <w:fldChar w:fldCharType="begin"/>
      </w:r>
      <w:r>
        <w:instrText xml:space="preserve"> ADDIN ZOTERO_ITEM CSL_CITATION {"citationID":"gaiJvxSW","properties":{"formattedCitation":"(2008)","plainCitation":"(2008)"},"citationItems":[{"id":3607,"uris":["http://zotero.org/users/770915/items/B9EV4QJ5"],"uri":["http://zotero.org/users/770915/items/B9EV4QJ5"],"itemData":{"id":3607,"type":"article-journal","title":"Effect of obliteration on crater-count chronologies for Martian surfaces","container-title":"Geophysical Research Letters","page":"L10202","volume":"35","issue":"10","source":"Wiley Online Library","abstract":"The density of impact craters calibrated against lunar data is currently the only quantitative measure of surface age for terrestrial planetary surfaces. Unlike the Moon, however, Mars has been weathered and eroded, obliterating some small (&lt;10 km diameter) craters, a phenomenon addressed in the Mariner/Viking days of Mars exploration but commonly overlooked in recent studies. We present a quantitative model that extends this earlier work to assess the effect of erosion and infilling on surface ages inferred from crater-frequency distributions. Our work affirms that small-crater size distributions can be interpreted quantitatively in terms of effects of erosion and crater infilling at rates comparable to those reported for Mars. A reanalysis of prior studies indicates that low to moderate long-term rates of erosion and crater infilling can mask an ancient age and result in small-crater populations similar to those offered as evidence for young and geologically significant surface activity.","DOI":"10.1029/2008GL033538","ISSN":"1944-8007","journalAbbreviation":"Geophys. Res. Lett.","language":"en","author":[{"family":"Smith","given":"Matthew R."},{"family":"Gillespie","given":"Alan R."},{"family":"Montgomery","given":"David R."}],"issued":{"date-parts":[["2008",5,1]]}},"suppress-author":true}],"schema":"https://github.com/citation-style-language/schema/raw/master/csl-citation.json"} </w:instrText>
      </w:r>
      <w:r>
        <w:fldChar w:fldCharType="separate"/>
      </w:r>
      <w:r>
        <w:t>(2008)</w:t>
      </w:r>
      <w:r>
        <w:fldChar w:fldCharType="end"/>
      </w:r>
      <w:r>
        <w:t xml:space="preserve"> and had surface areas of 10,000 km</w:t>
      </w:r>
      <w:r>
        <w:rPr>
          <w:vertAlign w:val="superscript"/>
        </w:rPr>
        <w:t>2</w:t>
      </w:r>
      <w:r>
        <w:t>. See Figure S</w:t>
      </w:r>
      <w:r w:rsidR="00EC1AFF">
        <w:t>5</w:t>
      </w:r>
      <w:r>
        <w:t xml:space="preserve"> for a comparison of the isochrons on a single plot.</w:t>
      </w:r>
    </w:p>
    <w:p w14:paraId="14283123" w14:textId="1818DBFE" w:rsidR="00FA36E7" w:rsidRDefault="00FA36E7" w:rsidP="00FA36E7">
      <w:pPr>
        <w:jc w:val="both"/>
      </w:pPr>
    </w:p>
    <w:p w14:paraId="64F1C050" w14:textId="77777777" w:rsidR="00FA36E7" w:rsidRDefault="00FA36E7" w:rsidP="00FA36E7">
      <w:r>
        <w:br w:type="page"/>
      </w:r>
    </w:p>
    <w:p w14:paraId="170DA74E" w14:textId="13C1FD89" w:rsidR="00FA36E7" w:rsidRDefault="00FA36E7" w:rsidP="00C8002F">
      <w:pPr>
        <w:spacing w:line="360" w:lineRule="auto"/>
        <w:jc w:val="both"/>
        <w:rPr>
          <w:b/>
        </w:rPr>
      </w:pPr>
    </w:p>
    <w:p w14:paraId="7EA109D3" w14:textId="0C78758C" w:rsidR="00C8002F" w:rsidRDefault="00D12DB5" w:rsidP="00C8002F">
      <w:pPr>
        <w:spacing w:line="360" w:lineRule="auto"/>
        <w:jc w:val="both"/>
        <w:rPr>
          <w:b/>
        </w:rPr>
      </w:pPr>
      <w:r>
        <w:rPr>
          <w:b/>
          <w:noProof/>
        </w:rPr>
        <w:drawing>
          <wp:inline distT="0" distB="0" distL="0" distR="0" wp14:anchorId="6018C20D" wp14:editId="5B71731C">
            <wp:extent cx="5943600" cy="47218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Quantin_ex4_SI.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721860"/>
                    </a:xfrm>
                    <a:prstGeom prst="rect">
                      <a:avLst/>
                    </a:prstGeom>
                  </pic:spPr>
                </pic:pic>
              </a:graphicData>
            </a:graphic>
          </wp:inline>
        </w:drawing>
      </w:r>
    </w:p>
    <w:p w14:paraId="7B6220D4" w14:textId="38CA4434" w:rsidR="00FA36E7" w:rsidRDefault="00C8002F" w:rsidP="00FA36E7">
      <w:pPr>
        <w:jc w:val="both"/>
      </w:pPr>
      <w:r w:rsidRPr="00EC1AFF">
        <w:rPr>
          <w:b/>
        </w:rPr>
        <w:t>Figure S</w:t>
      </w:r>
      <w:r w:rsidR="00EC1AFF" w:rsidRPr="00EC1AFF">
        <w:rPr>
          <w:b/>
        </w:rPr>
        <w:t>4</w:t>
      </w:r>
      <w:r w:rsidR="00FA36E7" w:rsidRPr="00EC1AFF">
        <w:rPr>
          <w:b/>
        </w:rPr>
        <w:t>c</w:t>
      </w:r>
      <w:r>
        <w:rPr>
          <w:b/>
        </w:rPr>
        <w:t xml:space="preserve">. </w:t>
      </w:r>
      <w:r w:rsidR="00FA36E7">
        <w:t xml:space="preserve">Example fit with </w:t>
      </w:r>
      <w:r w:rsidR="00FA36E7" w:rsidRPr="00FA36E7">
        <w:rPr>
          <w:rFonts w:ascii="Symbol" w:hAnsi="Symbol"/>
          <w:i/>
        </w:rPr>
        <w:t></w:t>
      </w:r>
      <w:r w:rsidR="00FA36E7">
        <w:t xml:space="preserve"> = 327 nm a</w:t>
      </w:r>
      <w:r w:rsidR="00FA36E7" w:rsidRPr="00FA36E7">
        <w:rPr>
          <w:vertAlign w:val="superscript"/>
        </w:rPr>
        <w:t>-1</w:t>
      </w:r>
      <w:r w:rsidR="00FA36E7">
        <w:t xml:space="preserve"> and a model age of 3.7 Ga with model fit (black circles; 200 km</w:t>
      </w:r>
      <w:r w:rsidR="00FA36E7">
        <w:rPr>
          <w:vertAlign w:val="superscript"/>
        </w:rPr>
        <w:t>2</w:t>
      </w:r>
      <w:r w:rsidR="00FA36E7">
        <w:t xml:space="preserve">) compared to crater counting data (blue diamonds) of Coprates Chasma landslide on Vallis Marineris, from Quantin et al. </w:t>
      </w:r>
      <w:r w:rsidR="00FA36E7">
        <w:fldChar w:fldCharType="begin"/>
      </w:r>
      <w:r w:rsidR="00FA36E7">
        <w:instrText xml:space="preserve"> ADDIN ZOTERO_ITEM CSL_CITATION {"citationID":"3pQLCsy9","properties":{"formattedCitation":"(2004)","plainCitation":"(2004)"},"citationItems":[{"id":3611,"uris":["http://zotero.org/users/770915/items/CE3ENKJ9"],"uri":["http://zotero.org/users/770915/items/CE3ENKJ9"],"itemData":{"id":3611,"type":"article-journal","title":"Ages of Valles Marineris (Mars) landslides and implications for canyon history","container-title":"Icarus","page":"555-572","volume":"172","issue":"2","source":"ScienceDirect","abstract":"The chronology of landslides of Valles Marineris, the equatorial trough system of Mars, has been investigated by a crater population study. Valles Marineris landslides have widespread debris aprons which offer a remarkable opportunity to study the crater population with high resolution images from Mars Orbiter Camera (MOC) and from Mars Odyssey Thermal Emission Imaging System (THEMIS). Sixty-six ages were determined within Valles Marineris including 56 landslide ages and 10 ages of the canyon floor. Results reveal that landslides of Valles Marineris system of canyons occurred during a widespread period of time between 3.5 Gy and 50 My. In some locations, the canyon floor has an apparent age of 3.5 Gy suggesting that at least locally within Valles Marineris no major refreshing processes have occurred for 3.5 Gy. The temporal repetitivity of landslides implies that the triggering mechanisms of the landslides are reproducible in time. Landslides have the same features whatever their age. The dynamic of these landslides is probably the same either with intervention of water up to recently (the last 100 My) or without water since 3.5 Gy.","DOI":"10.1016/j.icarus.2004.06.013","ISSN":"0019-1035","journalAbbreviation":"Icarus","author":[{"family":"Quantin","given":"C."},{"family":"Allemand","given":"P."},{"family":"Mangold","given":"N."},{"family":"Delacourt","given":"C."}],"issued":{"date-parts":[["2004",12,1]]}},"suppress-author":true}],"schema":"https://github.com/citation-style-language/schema/raw/master/csl-citation.json"} </w:instrText>
      </w:r>
      <w:r w:rsidR="00FA36E7">
        <w:fldChar w:fldCharType="separate"/>
      </w:r>
      <w:r w:rsidR="00FA36E7">
        <w:t>(2004)</w:t>
      </w:r>
      <w:r w:rsidR="00FA36E7">
        <w:fldChar w:fldCharType="end"/>
      </w:r>
      <w:r w:rsidR="00FA36E7">
        <w:t xml:space="preserve">. Model simulations were considered fits if </w:t>
      </w:r>
      <m:oMath>
        <m:f>
          <m:fPr>
            <m:ctrlPr>
              <w:rPr>
                <w:rFonts w:ascii="Cambria Math" w:hAnsi="Cambria Math"/>
                <w:i/>
                <w:sz w:val="22"/>
                <w:szCs w:val="22"/>
              </w:rPr>
            </m:ctrlPr>
          </m:fPr>
          <m:num>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observed</m:t>
                    </m:r>
                  </m:sub>
                </m:sSub>
                <m:r>
                  <w:rPr>
                    <w:rFonts w:ascii="Cambria Math" w:hAnsi="Cambria Math"/>
                    <w:sz w:val="22"/>
                    <w:szCs w:val="22"/>
                  </w:rPr>
                  <m:t>(i)-</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odeled</m:t>
                    </m:r>
                  </m:sub>
                </m:sSub>
                <m:r>
                  <w:rPr>
                    <w:rFonts w:ascii="Cambria Math" w:hAnsi="Cambria Math"/>
                    <w:sz w:val="22"/>
                    <w:szCs w:val="22"/>
                  </w:rPr>
                  <m:t>(i)</m:t>
                </m:r>
              </m:e>
            </m:d>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odeled</m:t>
                </m:r>
              </m:sub>
            </m:sSub>
            <m:d>
              <m:dPr>
                <m:ctrlPr>
                  <w:rPr>
                    <w:rFonts w:ascii="Cambria Math" w:hAnsi="Cambria Math"/>
                    <w:i/>
                    <w:sz w:val="22"/>
                    <w:szCs w:val="22"/>
                  </w:rPr>
                </m:ctrlPr>
              </m:dPr>
              <m:e>
                <m:r>
                  <w:rPr>
                    <w:rFonts w:ascii="Cambria Math" w:hAnsi="Cambria Math"/>
                    <w:sz w:val="22"/>
                    <w:szCs w:val="22"/>
                  </w:rPr>
                  <m:t>i</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modeled</m:t>
                </m:r>
              </m:sub>
            </m:sSub>
            <m:d>
              <m:dPr>
                <m:ctrlPr>
                  <w:rPr>
                    <w:rFonts w:ascii="Cambria Math" w:hAnsi="Cambria Math"/>
                    <w:i/>
                    <w:sz w:val="22"/>
                    <w:szCs w:val="22"/>
                  </w:rPr>
                </m:ctrlPr>
              </m:dPr>
              <m:e>
                <m:r>
                  <w:rPr>
                    <w:rFonts w:ascii="Cambria Math" w:hAnsi="Cambria Math"/>
                    <w:sz w:val="22"/>
                    <w:szCs w:val="22"/>
                  </w:rPr>
                  <m:t>i</m:t>
                </m:r>
              </m:e>
            </m:d>
            <m:r>
              <w:rPr>
                <w:rFonts w:ascii="Cambria Math" w:hAnsi="Cambria Math"/>
                <w:sz w:val="22"/>
                <w:szCs w:val="22"/>
              </w:rPr>
              <m:t>)/2</m:t>
            </m:r>
          </m:den>
        </m:f>
        <m:r>
          <w:rPr>
            <w:rFonts w:ascii="Cambria Math" w:hAnsi="Cambria Math"/>
            <w:sz w:val="22"/>
            <w:szCs w:val="22"/>
          </w:rPr>
          <m:t>&lt;0.25</m:t>
        </m:r>
      </m:oMath>
      <w:r w:rsidR="00FA36E7">
        <w:rPr>
          <w:sz w:val="22"/>
          <w:szCs w:val="22"/>
        </w:rPr>
        <w:t xml:space="preserve"> </w:t>
      </w:r>
      <w:r w:rsidR="00FA36E7">
        <w:t xml:space="preserve">for all crater bins, </w:t>
      </w:r>
      <w:r w:rsidR="00FA36E7" w:rsidRPr="00FA36E7">
        <w:rPr>
          <w:i/>
        </w:rPr>
        <w:t>i</w:t>
      </w:r>
      <w:r w:rsidR="00FA36E7">
        <w:t xml:space="preserve">. Model parent surfaces used the secondaries model of Smith et al. </w:t>
      </w:r>
      <w:r w:rsidR="00FA36E7">
        <w:fldChar w:fldCharType="begin"/>
      </w:r>
      <w:r w:rsidR="00FA36E7">
        <w:instrText xml:space="preserve"> ADDIN ZOTERO_ITEM CSL_CITATION {"citationID":"gaiJvxSW","properties":{"formattedCitation":"(2008)","plainCitation":"(2008)"},"citationItems":[{"id":3607,"uris":["http://zotero.org/users/770915/items/B9EV4QJ5"],"uri":["http://zotero.org/users/770915/items/B9EV4QJ5"],"itemData":{"id":3607,"type":"article-journal","title":"Effect of obliteration on crater-count chronologies for Martian surfaces","container-title":"Geophysical Research Letters","page":"L10202","volume":"35","issue":"10","source":"Wiley Online Library","abstract":"The density of impact craters calibrated against lunar data is currently the only quantitative measure of surface age for terrestrial planetary surfaces. Unlike the Moon, however, Mars has been weathered and eroded, obliterating some small (&lt;10 km diameter) craters, a phenomenon addressed in the Mariner/Viking days of Mars exploration but commonly overlooked in recent studies. We present a quantitative model that extends this earlier work to assess the effect of erosion and infilling on surface ages inferred from crater-frequency distributions. Our work affirms that small-crater size distributions can be interpreted quantitatively in terms of effects of erosion and crater infilling at rates comparable to those reported for Mars. A reanalysis of prior studies indicates that low to moderate long-term rates of erosion and crater infilling can mask an ancient age and result in small-crater populations similar to those offered as evidence for young and geologically significant surface activity.","DOI":"10.1029/2008GL033538","ISSN":"1944-8007","journalAbbreviation":"Geophys. Res. Lett.","language":"en","author":[{"family":"Smith","given":"Matthew R."},{"family":"Gillespie","given":"Alan R."},{"family":"Montgomery","given":"David R."}],"issued":{"date-parts":[["2008",5,1]]}},"suppress-author":true}],"schema":"https://github.com/citation-style-language/schema/raw/master/csl-citation.json"} </w:instrText>
      </w:r>
      <w:r w:rsidR="00FA36E7">
        <w:fldChar w:fldCharType="separate"/>
      </w:r>
      <w:r w:rsidR="00FA36E7">
        <w:t>(2008)</w:t>
      </w:r>
      <w:r w:rsidR="00FA36E7">
        <w:fldChar w:fldCharType="end"/>
      </w:r>
      <w:r w:rsidR="00FA36E7">
        <w:t xml:space="preserve"> and had surface areas of 10,000 km</w:t>
      </w:r>
      <w:r w:rsidR="00FA36E7">
        <w:rPr>
          <w:vertAlign w:val="superscript"/>
        </w:rPr>
        <w:t>2</w:t>
      </w:r>
      <w:r w:rsidR="00FA36E7">
        <w:t>. See Figure S</w:t>
      </w:r>
      <w:r w:rsidR="00EC1AFF">
        <w:t>5</w:t>
      </w:r>
      <w:r w:rsidR="00FA36E7">
        <w:t xml:space="preserve"> for a comparison of the isochrons on a single plot.</w:t>
      </w:r>
    </w:p>
    <w:p w14:paraId="0302E505" w14:textId="79CE5364" w:rsidR="00C8002F" w:rsidRDefault="00C8002F" w:rsidP="007C0C20">
      <w:pPr>
        <w:jc w:val="both"/>
      </w:pPr>
    </w:p>
    <w:p w14:paraId="2118A857" w14:textId="77777777" w:rsidR="00C8002F" w:rsidRDefault="00C8002F" w:rsidP="00C8002F">
      <w:r>
        <w:br w:type="page"/>
      </w:r>
    </w:p>
    <w:p w14:paraId="49FEDBF0" w14:textId="224DD160" w:rsidR="00C8002F" w:rsidRDefault="00E95B7D" w:rsidP="00C8002F">
      <w:pPr>
        <w:spacing w:line="360" w:lineRule="auto"/>
        <w:jc w:val="both"/>
      </w:pPr>
      <w:r>
        <w:rPr>
          <w:noProof/>
        </w:rPr>
        <w:lastRenderedPageBreak/>
        <w:drawing>
          <wp:inline distT="0" distB="0" distL="0" distR="0" wp14:anchorId="1E661303" wp14:editId="4E0913B0">
            <wp:extent cx="5334000" cy="400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ample age checker fits quantin for si_MP.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46672C22" w14:textId="7053CBC6" w:rsidR="00C8002F" w:rsidRPr="00EC1AFF" w:rsidRDefault="00C8002F" w:rsidP="00EC1AFF">
      <w:pPr>
        <w:jc w:val="both"/>
        <w:rPr>
          <w:b/>
        </w:rPr>
      </w:pPr>
      <w:r w:rsidRPr="00EC1AFF">
        <w:rPr>
          <w:b/>
        </w:rPr>
        <w:t>Figure S</w:t>
      </w:r>
      <w:r w:rsidR="00EC1AFF" w:rsidRPr="00EC1AFF">
        <w:rPr>
          <w:b/>
        </w:rPr>
        <w:t>5</w:t>
      </w:r>
      <w:r>
        <w:rPr>
          <w:b/>
        </w:rPr>
        <w:t xml:space="preserve">. </w:t>
      </w:r>
      <w:r>
        <w:t xml:space="preserve">Example isochrons assigned to subsampled surfaces that fit crater counting data (black squares) of Coprates Chasma landslide on Vallis Marineris, from Quantin et al. </w:t>
      </w:r>
      <w:r>
        <w:fldChar w:fldCharType="begin"/>
      </w:r>
      <w:r>
        <w:instrText xml:space="preserve"> ADDIN ZOTERO_ITEM CSL_CITATION {"citationID":"3DnfvnFF","properties":{"formattedCitation":"(2004)","plainCitation":"(2004)"},"citationItems":[{"id":3611,"uris":["http://zotero.org/users/770915/items/CE3ENKJ9"],"uri":["http://zotero.org/users/770915/items/CE3ENKJ9"],"itemData":{"id":3611,"type":"article-journal","title":"Ages of Valles Marineris (Mars) landslides and implications for canyon history","container-title":"Icarus","page":"555-572","volume":"172","issue":"2","source":"ScienceDirect","abstract":"The chronology of landslides of Valles Marineris, the equatorial trough system of Mars, has been investigated by a crater population study. Valles Marineris landslides have widespread debris aprons which offer a remarkable opportunity to study the crater population with high resolution images from Mars Orbiter Camera (MOC) and from Mars Odyssey Thermal Emission Imaging System (THEMIS). Sixty-six ages were determined within Valles Marineris including 56 landslide ages and 10 ages of the canyon floor. Results reveal that landslides of Valles Marineris system of canyons occurred during a widespread period of time between 3.5 Gy and 50 My. In some locations, the canyon floor has an apparent age of 3.5 Gy suggesting that at least locally within Valles Marineris no major refreshing processes have occurred for 3.5 Gy. The temporal repetitivity of landslides implies that the triggering mechanisms of the landslides are reproducible in time. Landslides have the same features whatever their age. The dynamic of these landslides is probably the same either with intervention of water up to recently (the last 100 My) or without water since 3.5 Gy.","DOI":"10.1016/j.icarus.2004.06.013","ISSN":"0019-1035","journalAbbreviation":"Icarus","author":[{"family":"Quantin","given":"C."},{"family":"Allemand","given":"P."},{"family":"Mangold","given":"N."},{"family":"Delacourt","given":"C."}],"issued":{"date-parts":[["2004",12,1]]}},"suppress-author":true}],"schema":"https://github.com/citation-style-language/schema/raw/master/csl-citation.json"} </w:instrText>
      </w:r>
      <w:r>
        <w:fldChar w:fldCharType="separate"/>
      </w:r>
      <w:r>
        <w:t>(2004)</w:t>
      </w:r>
      <w:r>
        <w:fldChar w:fldCharType="end"/>
      </w:r>
      <w:r>
        <w:t>. See Figure 7 for histogram of age/</w:t>
      </w:r>
      <w:r w:rsidRPr="00AD2650">
        <w:rPr>
          <w:i/>
        </w:rPr>
        <w:t>β</w:t>
      </w:r>
      <w:r>
        <w:t xml:space="preserve"> value combinations that fit crater counting data. See Figure S</w:t>
      </w:r>
      <w:r w:rsidR="000974FA">
        <w:t>4</w:t>
      </w:r>
      <w:r>
        <w:t xml:space="preserve"> for comparisons of Quantin’s crater counting data and modeled crater counts determined to fit. Age and </w:t>
      </w:r>
      <w:r w:rsidRPr="00AD2650">
        <w:rPr>
          <w:i/>
        </w:rPr>
        <w:t>β</w:t>
      </w:r>
      <w:r>
        <w:t xml:space="preserve"> values are denoted for each isochron. </w:t>
      </w:r>
      <w:r>
        <w:br w:type="page"/>
      </w:r>
    </w:p>
    <w:p w14:paraId="465E6B27" w14:textId="00707665" w:rsidR="00075C90" w:rsidRDefault="00075C90" w:rsidP="00036562">
      <w:pPr>
        <w:spacing w:line="360" w:lineRule="auto"/>
        <w:jc w:val="both"/>
        <w:rPr>
          <w:b/>
        </w:rPr>
      </w:pPr>
      <w:r>
        <w:rPr>
          <w:b/>
          <w:noProof/>
        </w:rPr>
        <w:lastRenderedPageBreak/>
        <w:drawing>
          <wp:inline distT="0" distB="0" distL="0" distR="0" wp14:anchorId="757AB8BC" wp14:editId="63D42F00">
            <wp:extent cx="5943600" cy="42113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stogram_SI_MP.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35E674D8" w14:textId="743AF4CA" w:rsidR="00C8002F" w:rsidRDefault="00C8002F" w:rsidP="00D955AC">
      <w:pPr>
        <w:jc w:val="both"/>
      </w:pPr>
      <w:r w:rsidRPr="00EC1AFF">
        <w:rPr>
          <w:b/>
        </w:rPr>
        <w:t>Figure S</w:t>
      </w:r>
      <w:r w:rsidR="00EC1AFF" w:rsidRPr="00EC1AFF">
        <w:rPr>
          <w:b/>
        </w:rPr>
        <w:t>6</w:t>
      </w:r>
      <w:r w:rsidRPr="00EC1AFF">
        <w:t>.</w:t>
      </w:r>
      <w:r>
        <w:rPr>
          <w:b/>
        </w:rPr>
        <w:t xml:space="preserve"> </w:t>
      </w:r>
      <w:r>
        <w:t>Percent of modeled crater counts</w:t>
      </w:r>
      <w:r w:rsidR="00AD2650">
        <w:t xml:space="preserve"> for the Peace Vallis fan (green) and Pancake delta (red)</w:t>
      </w:r>
      <w:r>
        <w:t xml:space="preserve"> that closely matched observed crater counts, with both features restricted to </w:t>
      </w:r>
      <w:r w:rsidRPr="00E87EA3">
        <w:rPr>
          <w:i/>
        </w:rPr>
        <w:t>β</w:t>
      </w:r>
      <w:r>
        <w:t>≤</w:t>
      </w:r>
      <w:r w:rsidRPr="006273BF">
        <w:t>100 nm a</w:t>
      </w:r>
      <w:r w:rsidRPr="006273BF">
        <w:rPr>
          <w:vertAlign w:val="superscript"/>
        </w:rPr>
        <w:t>-1</w:t>
      </w:r>
      <w:r w:rsidRPr="006273BF">
        <w:t>.</w:t>
      </w:r>
    </w:p>
    <w:p w14:paraId="4A256B4A" w14:textId="1891E1A2" w:rsidR="005568CD" w:rsidRDefault="005568CD" w:rsidP="00036562">
      <w:pPr>
        <w:spacing w:line="360" w:lineRule="auto"/>
        <w:jc w:val="both"/>
      </w:pPr>
    </w:p>
    <w:p w14:paraId="2F89BEF9" w14:textId="3108B2AD" w:rsidR="005568CD" w:rsidRDefault="005568CD" w:rsidP="00036562">
      <w:pPr>
        <w:spacing w:line="360" w:lineRule="auto"/>
        <w:jc w:val="both"/>
      </w:pPr>
      <w:r>
        <w:rPr>
          <w:noProof/>
        </w:rPr>
        <w:lastRenderedPageBreak/>
        <w:drawing>
          <wp:inline distT="0" distB="0" distL="0" distR="0" wp14:anchorId="35BB64ED" wp14:editId="7F9FCB76">
            <wp:extent cx="5897027" cy="4064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C_regional_gale_Figure_wPV_Cum_V1.tiff"/>
                    <pic:cNvPicPr/>
                  </pic:nvPicPr>
                  <pic:blipFill rotWithShape="1">
                    <a:blip r:embed="rId16" cstate="print">
                      <a:extLst>
                        <a:ext uri="{28A0092B-C50C-407E-A947-70E740481C1C}">
                          <a14:useLocalDpi xmlns:a14="http://schemas.microsoft.com/office/drawing/2010/main" val="0"/>
                        </a:ext>
                      </a:extLst>
                    </a:blip>
                    <a:srcRect r="18519"/>
                    <a:stretch/>
                  </pic:blipFill>
                  <pic:spPr bwMode="auto">
                    <a:xfrm>
                      <a:off x="0" y="0"/>
                      <a:ext cx="5909639" cy="4072692"/>
                    </a:xfrm>
                    <a:prstGeom prst="rect">
                      <a:avLst/>
                    </a:prstGeom>
                    <a:ln>
                      <a:noFill/>
                    </a:ln>
                    <a:extLst>
                      <a:ext uri="{53640926-AAD7-44D8-BBD7-CCE9431645EC}">
                        <a14:shadowObscured xmlns:a14="http://schemas.microsoft.com/office/drawing/2010/main"/>
                      </a:ext>
                    </a:extLst>
                  </pic:spPr>
                </pic:pic>
              </a:graphicData>
            </a:graphic>
          </wp:inline>
        </w:drawing>
      </w:r>
    </w:p>
    <w:p w14:paraId="6568DB9A" w14:textId="14CDE877" w:rsidR="005568CD" w:rsidRDefault="005568CD" w:rsidP="00D955AC">
      <w:pPr>
        <w:jc w:val="both"/>
      </w:pPr>
      <w:r w:rsidRPr="00EC1AFF">
        <w:rPr>
          <w:b/>
        </w:rPr>
        <w:t>Figure S</w:t>
      </w:r>
      <w:r>
        <w:rPr>
          <w:b/>
        </w:rPr>
        <w:t>7</w:t>
      </w:r>
      <w:r w:rsidR="00090CCC">
        <w:t xml:space="preserve">. </w:t>
      </w:r>
      <w:r w:rsidR="00090CCC" w:rsidRPr="00291FA8">
        <w:t xml:space="preserve">Model </w:t>
      </w:r>
      <w:r w:rsidR="00090CCC">
        <w:t>age distribution h</w:t>
      </w:r>
      <w:r w:rsidR="00090CCC" w:rsidRPr="0092504E">
        <w:t xml:space="preserve">istograms </w:t>
      </w:r>
      <w:r w:rsidR="00090CCC">
        <w:t>showing</w:t>
      </w:r>
      <w:r w:rsidR="00090CCC">
        <w:rPr>
          <w:b/>
        </w:rPr>
        <w:t xml:space="preserve"> </w:t>
      </w:r>
      <w:r w:rsidR="00090CCC">
        <w:t xml:space="preserve">the percent of modeled crater size-frequency data that closely matched observed crater size-frequency data (Supporting Information; Table S2) for alluvial fan (tan diamonds) and deltaic (blue triangles) features in the vicinity of Gale crater. Crater size-frequency data were fit in the probability model using diameters greater than 0.125 km. </w:t>
      </w:r>
      <w:r w:rsidR="00090CCC" w:rsidRPr="00090CCC">
        <w:t>The dashed lines on each histogram represent the cumulative fit model surface age (with errors reported in Table S</w:t>
      </w:r>
      <w:r w:rsidR="00090CCC">
        <w:t>2</w:t>
      </w:r>
      <w:r w:rsidR="00090CCC" w:rsidRPr="00090CCC">
        <w:t xml:space="preserve">) following </w:t>
      </w:r>
      <w:r w:rsidR="00090CCC" w:rsidRPr="00090CCC">
        <w:fldChar w:fldCharType="begin"/>
      </w:r>
      <w:r w:rsidR="00090CCC" w:rsidRPr="00090CCC">
        <w:instrText xml:space="preserve"> ADDIN ZOTERO_ITEM CSL_CITATION {"citationID":"gKKQlGIk","properties":{"formattedCitation":"(Platz and Michael, 2012)","plainCitation":"(Platz and Michael, 2012)","dontUpdate":true,"noteIndex":0},"citationItems":[{"id":"Mi9Ubs5V/ZIg0ycMC","uris":["http://zotero.org/users/770915/items/URK9ES22"],"uri":["http://zotero.org/users/770915/items/URK9ES22"],"itemData":{"id":"J8IZKE3K/KLxQ2spi","type":"paper-conference","title":"Planetary surface dating from crater statistics","container-title":"PGM Meeting","publisher-place":"USGS Flagstaff, Arizona","event-place":"USGS Flagstaff, Arizona","author":[{"family":"Platz","given":"Thomas"},{"family":"Michael","given":"Gregory"}],"issued":{"date-parts":[["2012",6,19]]}}}],"schema":"https://github.com/citation-style-language/schema/raw/master/csl-citation.json"} </w:instrText>
      </w:r>
      <w:r w:rsidR="00090CCC" w:rsidRPr="00090CCC">
        <w:fldChar w:fldCharType="separate"/>
      </w:r>
      <w:r w:rsidR="00090CCC" w:rsidRPr="00090CCC">
        <w:rPr>
          <w:noProof/>
        </w:rPr>
        <w:t>Platz and Michael (2012)</w:t>
      </w:r>
      <w:r w:rsidR="00090CCC" w:rsidRPr="00090CCC">
        <w:fldChar w:fldCharType="end"/>
      </w:r>
      <w:r w:rsidR="00090CCC">
        <w:t xml:space="preserve">. In all cases, the minimum crater diameter used for the CraterStatsII fits were </w:t>
      </w:r>
      <w:r w:rsidR="00090CCC" w:rsidRPr="00090CCC">
        <w:rPr>
          <w:u w:val="single"/>
        </w:rPr>
        <w:t>&gt;</w:t>
      </w:r>
      <w:r w:rsidR="00090CCC" w:rsidRPr="00090CCC">
        <w:t>60 m</w:t>
      </w:r>
      <w:r w:rsidR="00090CCC">
        <w:t>. All crater diameter data are in Supporting Information.</w:t>
      </w:r>
    </w:p>
    <w:p w14:paraId="032C04A7" w14:textId="77777777" w:rsidR="004442A4" w:rsidRDefault="004442A4" w:rsidP="00C8002F">
      <w:pPr>
        <w:pStyle w:val="SMText"/>
        <w:ind w:firstLine="0"/>
      </w:pPr>
    </w:p>
    <w:p w14:paraId="0AAF4A11" w14:textId="5041BE2B" w:rsidR="004442A4" w:rsidRDefault="004442A4" w:rsidP="004442A4">
      <w:pPr>
        <w:pStyle w:val="SMText"/>
        <w:ind w:firstLine="0"/>
        <w:rPr>
          <w:b/>
          <w:i/>
          <w:szCs w:val="24"/>
        </w:rPr>
      </w:pPr>
      <w:r w:rsidRPr="00BB3FA6">
        <w:rPr>
          <w:b/>
          <w:i/>
          <w:szCs w:val="24"/>
        </w:rPr>
        <w:t xml:space="preserve">Supporting </w:t>
      </w:r>
      <w:r>
        <w:rPr>
          <w:b/>
          <w:i/>
          <w:szCs w:val="24"/>
        </w:rPr>
        <w:t>Text</w:t>
      </w:r>
    </w:p>
    <w:p w14:paraId="36B170D0" w14:textId="77777777" w:rsidR="004442A4" w:rsidRDefault="004442A4" w:rsidP="004442A4">
      <w:pPr>
        <w:pStyle w:val="SMText"/>
        <w:ind w:firstLine="0"/>
        <w:rPr>
          <w:b/>
          <w:i/>
          <w:szCs w:val="24"/>
        </w:rPr>
      </w:pPr>
    </w:p>
    <w:p w14:paraId="4404E3F9" w14:textId="5CA5F562" w:rsidR="00413072" w:rsidRDefault="00C43575" w:rsidP="00FD70B0">
      <w:pPr>
        <w:pStyle w:val="SMText"/>
        <w:ind w:firstLine="0"/>
        <w:jc w:val="both"/>
        <w:rPr>
          <w:szCs w:val="24"/>
        </w:rPr>
      </w:pPr>
      <w:r>
        <w:rPr>
          <w:szCs w:val="24"/>
        </w:rPr>
        <w:t xml:space="preserve">In order to apply our probabilistic model to actual Martian crater datasets, we use a Monto Carlo approach, as described in the main text. To evaluate the robustness of this approach, we generated synthetic crater data for </w:t>
      </w:r>
      <w:r w:rsidR="00921913">
        <w:rPr>
          <w:szCs w:val="24"/>
        </w:rPr>
        <w:t xml:space="preserve">three surface areas (10,000, 1000 and </w:t>
      </w:r>
      <w:r>
        <w:rPr>
          <w:szCs w:val="24"/>
        </w:rPr>
        <w:t>100 km</w:t>
      </w:r>
      <w:r w:rsidRPr="00C43575">
        <w:rPr>
          <w:szCs w:val="24"/>
          <w:vertAlign w:val="superscript"/>
        </w:rPr>
        <w:t>2</w:t>
      </w:r>
      <w:r>
        <w:rPr>
          <w:szCs w:val="24"/>
        </w:rPr>
        <w:t>), three obliteration rates (</w:t>
      </w:r>
      <w:r w:rsidRPr="00C43575">
        <w:rPr>
          <w:rFonts w:ascii="Symbol" w:hAnsi="Symbol"/>
          <w:i/>
          <w:szCs w:val="24"/>
        </w:rPr>
        <w:t></w:t>
      </w:r>
      <w:r w:rsidR="00921913">
        <w:rPr>
          <w:szCs w:val="24"/>
        </w:rPr>
        <w:t xml:space="preserve"> = 0, 50, and 1</w:t>
      </w:r>
      <w:r>
        <w:rPr>
          <w:szCs w:val="24"/>
        </w:rPr>
        <w:t xml:space="preserve">00 </w:t>
      </w:r>
      <w:r w:rsidR="009B07BE">
        <w:t>nm a</w:t>
      </w:r>
      <w:r w:rsidR="009B07BE">
        <w:rPr>
          <w:vertAlign w:val="superscript"/>
        </w:rPr>
        <w:t>-1</w:t>
      </w:r>
      <w:r>
        <w:rPr>
          <w:szCs w:val="24"/>
        </w:rPr>
        <w:t>), and three ages (1, 2, and 3 Ga)</w:t>
      </w:r>
      <w:r w:rsidR="00F97D34">
        <w:rPr>
          <w:szCs w:val="24"/>
        </w:rPr>
        <w:t xml:space="preserve"> using crater diameters between 0.</w:t>
      </w:r>
      <w:r w:rsidR="00AB737B">
        <w:rPr>
          <w:szCs w:val="24"/>
        </w:rPr>
        <w:t>125</w:t>
      </w:r>
      <w:r w:rsidR="00F97D34">
        <w:rPr>
          <w:szCs w:val="24"/>
        </w:rPr>
        <w:t xml:space="preserve"> km and </w:t>
      </w:r>
      <w:r w:rsidR="00F84880">
        <w:rPr>
          <w:szCs w:val="24"/>
        </w:rPr>
        <w:t>32</w:t>
      </w:r>
      <w:r w:rsidR="00F97D34">
        <w:rPr>
          <w:szCs w:val="24"/>
        </w:rPr>
        <w:t xml:space="preserve"> km</w:t>
      </w:r>
      <w:r>
        <w:rPr>
          <w:szCs w:val="24"/>
        </w:rPr>
        <w:t xml:space="preserve">. We then </w:t>
      </w:r>
      <w:r w:rsidR="00F84880">
        <w:rPr>
          <w:szCs w:val="24"/>
        </w:rPr>
        <w:t>determined</w:t>
      </w:r>
      <w:r w:rsidR="002D2411">
        <w:rPr>
          <w:szCs w:val="24"/>
        </w:rPr>
        <w:t xml:space="preserve"> the most likely ages and </w:t>
      </w:r>
      <w:r w:rsidR="002D2411" w:rsidRPr="00195592">
        <w:rPr>
          <w:rFonts w:ascii="Symbol" w:hAnsi="Symbol"/>
          <w:i/>
          <w:szCs w:val="24"/>
        </w:rPr>
        <w:t></w:t>
      </w:r>
      <w:r w:rsidR="002D2411">
        <w:rPr>
          <w:szCs w:val="24"/>
        </w:rPr>
        <w:t xml:space="preserve"> val</w:t>
      </w:r>
      <w:r w:rsidR="00F97D34">
        <w:rPr>
          <w:szCs w:val="24"/>
        </w:rPr>
        <w:t xml:space="preserve">ues of these </w:t>
      </w:r>
      <w:r w:rsidR="00DF3947">
        <w:rPr>
          <w:szCs w:val="24"/>
        </w:rPr>
        <w:t>test</w:t>
      </w:r>
      <w:r w:rsidR="00F84880">
        <w:rPr>
          <w:szCs w:val="24"/>
        </w:rPr>
        <w:t xml:space="preserve"> </w:t>
      </w:r>
      <w:r w:rsidR="002D2411">
        <w:rPr>
          <w:szCs w:val="24"/>
        </w:rPr>
        <w:t xml:space="preserve">surfaces, where the </w:t>
      </w:r>
      <w:r w:rsidR="00195592">
        <w:rPr>
          <w:szCs w:val="24"/>
        </w:rPr>
        <w:t>Monte Carlo-generated</w:t>
      </w:r>
      <w:r w:rsidR="002D2411">
        <w:rPr>
          <w:szCs w:val="24"/>
        </w:rPr>
        <w:t xml:space="preserve"> crater counts</w:t>
      </w:r>
      <w:r w:rsidR="00195592">
        <w:rPr>
          <w:szCs w:val="24"/>
        </w:rPr>
        <w:t xml:space="preserve"> were compared to the synthetic data</w:t>
      </w:r>
      <w:r w:rsidR="00F97D34">
        <w:rPr>
          <w:szCs w:val="24"/>
        </w:rPr>
        <w:t xml:space="preserve"> using the criterion </w:t>
      </w:r>
      <w:r w:rsidR="00195592">
        <w:rPr>
          <w:szCs w:val="24"/>
        </w:rPr>
        <w:t xml:space="preserve">that the density of craters in all bins match the synthetic crater count data within </w:t>
      </w:r>
      <w:r w:rsidR="00514083">
        <w:rPr>
          <w:szCs w:val="24"/>
        </w:rPr>
        <w:t>a user-defined</w:t>
      </w:r>
      <w:r w:rsidR="00195592">
        <w:rPr>
          <w:szCs w:val="24"/>
        </w:rPr>
        <w:t xml:space="preserve"> threshold. We varied this threshold from 10% to 50% (in increments of 5%) and determined that a threshold of 25% </w:t>
      </w:r>
      <w:r w:rsidR="00A14EF4">
        <w:rPr>
          <w:szCs w:val="24"/>
        </w:rPr>
        <w:t>gave the highest percent of correct matches</w:t>
      </w:r>
      <w:r w:rsidR="00F97D34">
        <w:rPr>
          <w:szCs w:val="24"/>
        </w:rPr>
        <w:t xml:space="preserve"> to the true</w:t>
      </w:r>
      <w:r w:rsidR="00A14EF4">
        <w:rPr>
          <w:szCs w:val="24"/>
        </w:rPr>
        <w:t xml:space="preserve"> surface age (within </w:t>
      </w:r>
      <w:r w:rsidR="00A14EF4" w:rsidRPr="00A14EF4">
        <w:rPr>
          <w:szCs w:val="24"/>
          <w:u w:val="single"/>
        </w:rPr>
        <w:t>+</w:t>
      </w:r>
      <w:r w:rsidR="00021DE7">
        <w:rPr>
          <w:szCs w:val="24"/>
        </w:rPr>
        <w:t xml:space="preserve"> 0.5</w:t>
      </w:r>
      <w:r w:rsidR="00AA687D">
        <w:rPr>
          <w:szCs w:val="24"/>
        </w:rPr>
        <w:t xml:space="preserve"> Ga</w:t>
      </w:r>
      <w:r w:rsidR="00195592">
        <w:rPr>
          <w:szCs w:val="24"/>
        </w:rPr>
        <w:t>) for 10,000 km</w:t>
      </w:r>
      <w:r w:rsidR="00195592" w:rsidRPr="00195592">
        <w:rPr>
          <w:szCs w:val="24"/>
          <w:vertAlign w:val="superscript"/>
        </w:rPr>
        <w:t>2</w:t>
      </w:r>
      <w:r w:rsidR="00195592">
        <w:rPr>
          <w:szCs w:val="24"/>
        </w:rPr>
        <w:t xml:space="preserve"> test surfaces with </w:t>
      </w:r>
      <w:r w:rsidR="00480273">
        <w:rPr>
          <w:szCs w:val="24"/>
        </w:rPr>
        <w:t>low to moderate</w:t>
      </w:r>
      <w:r w:rsidR="00195592">
        <w:rPr>
          <w:szCs w:val="24"/>
        </w:rPr>
        <w:t xml:space="preserve"> erosion (</w:t>
      </w:r>
      <w:r w:rsidR="00195592" w:rsidRPr="00195592">
        <w:rPr>
          <w:rFonts w:ascii="Symbol" w:hAnsi="Symbol"/>
          <w:i/>
          <w:szCs w:val="24"/>
        </w:rPr>
        <w:t></w:t>
      </w:r>
      <w:r w:rsidR="00195592">
        <w:rPr>
          <w:szCs w:val="24"/>
        </w:rPr>
        <w:t xml:space="preserve"> </w:t>
      </w:r>
      <w:r w:rsidR="00195592" w:rsidRPr="00195592">
        <w:rPr>
          <w:szCs w:val="24"/>
          <w:u w:val="single"/>
        </w:rPr>
        <w:t>&lt;</w:t>
      </w:r>
      <w:r w:rsidR="00F97D34">
        <w:rPr>
          <w:szCs w:val="24"/>
        </w:rPr>
        <w:t xml:space="preserve"> 50 </w:t>
      </w:r>
      <w:r w:rsidR="009B07BE">
        <w:t>nm a</w:t>
      </w:r>
      <w:r w:rsidR="009B07BE">
        <w:rPr>
          <w:vertAlign w:val="superscript"/>
        </w:rPr>
        <w:t>-1</w:t>
      </w:r>
      <w:r w:rsidR="00F97D34">
        <w:rPr>
          <w:szCs w:val="24"/>
        </w:rPr>
        <w:t xml:space="preserve">). </w:t>
      </w:r>
    </w:p>
    <w:p w14:paraId="4B6D05EC" w14:textId="77777777" w:rsidR="008B4E8D" w:rsidRDefault="008B4E8D" w:rsidP="00FD70B0">
      <w:pPr>
        <w:pStyle w:val="SMText"/>
        <w:ind w:firstLine="0"/>
        <w:jc w:val="both"/>
        <w:rPr>
          <w:szCs w:val="24"/>
        </w:rPr>
      </w:pPr>
    </w:p>
    <w:p w14:paraId="279478ED" w14:textId="3DD59C05" w:rsidR="00AB737B" w:rsidRPr="00D47407" w:rsidRDefault="001F494B" w:rsidP="00D47407">
      <w:pPr>
        <w:pStyle w:val="SMText"/>
        <w:ind w:firstLine="0"/>
        <w:jc w:val="both"/>
        <w:rPr>
          <w:szCs w:val="24"/>
        </w:rPr>
      </w:pPr>
      <w:r w:rsidRPr="00220A15">
        <w:rPr>
          <w:szCs w:val="24"/>
        </w:rPr>
        <w:lastRenderedPageBreak/>
        <w:t xml:space="preserve">The </w:t>
      </w:r>
      <w:r w:rsidR="00220A15">
        <w:rPr>
          <w:szCs w:val="24"/>
        </w:rPr>
        <w:t xml:space="preserve">results using </w:t>
      </w:r>
      <w:r w:rsidR="00DF3947">
        <w:rPr>
          <w:szCs w:val="24"/>
        </w:rPr>
        <w:t>test</w:t>
      </w:r>
      <w:r w:rsidRPr="00220A15">
        <w:rPr>
          <w:szCs w:val="24"/>
        </w:rPr>
        <w:t xml:space="preserve"> surfaces are shown in Figures S8 through S10. As expected, for 10,000 km</w:t>
      </w:r>
      <w:r w:rsidRPr="00220A15">
        <w:rPr>
          <w:szCs w:val="24"/>
          <w:vertAlign w:val="superscript"/>
        </w:rPr>
        <w:t>2</w:t>
      </w:r>
      <w:r w:rsidRPr="00220A15">
        <w:rPr>
          <w:szCs w:val="24"/>
        </w:rPr>
        <w:t xml:space="preserve"> surfaces</w:t>
      </w:r>
      <w:r w:rsidR="00220A15">
        <w:rPr>
          <w:szCs w:val="24"/>
        </w:rPr>
        <w:t xml:space="preserve"> </w:t>
      </w:r>
      <w:r w:rsidRPr="00220A15">
        <w:rPr>
          <w:szCs w:val="24"/>
        </w:rPr>
        <w:t xml:space="preserve">with no erosion </w:t>
      </w:r>
      <w:r w:rsidR="00220A15" w:rsidRPr="00220A15">
        <w:rPr>
          <w:szCs w:val="24"/>
        </w:rPr>
        <w:t>(Figure S8)</w:t>
      </w:r>
      <w:r w:rsidRPr="00220A15">
        <w:rPr>
          <w:szCs w:val="24"/>
        </w:rPr>
        <w:t xml:space="preserve">, the Monte Carlo approach correctly identified the true age of the surface within </w:t>
      </w:r>
      <w:r w:rsidRPr="00220A15">
        <w:rPr>
          <w:szCs w:val="24"/>
          <w:u w:val="single"/>
        </w:rPr>
        <w:t>+</w:t>
      </w:r>
      <w:r w:rsidRPr="00220A15">
        <w:rPr>
          <w:szCs w:val="24"/>
        </w:rPr>
        <w:t xml:space="preserve"> 0.5 Ga for all iterations. At </w:t>
      </w:r>
      <w:r w:rsidR="00D47407" w:rsidRPr="00220A15">
        <w:rPr>
          <w:szCs w:val="24"/>
        </w:rPr>
        <w:t>higher obliteration rates (</w:t>
      </w:r>
      <w:proofErr w:type="gramStart"/>
      <w:r w:rsidRPr="00220A15">
        <w:rPr>
          <w:rFonts w:ascii="Symbol" w:hAnsi="Symbol"/>
          <w:i/>
          <w:szCs w:val="24"/>
        </w:rPr>
        <w:t></w:t>
      </w:r>
      <w:r w:rsidRPr="00220A15">
        <w:rPr>
          <w:szCs w:val="24"/>
        </w:rPr>
        <w:t xml:space="preserve">  =</w:t>
      </w:r>
      <w:proofErr w:type="gramEnd"/>
      <w:r w:rsidRPr="00220A15">
        <w:rPr>
          <w:szCs w:val="24"/>
        </w:rPr>
        <w:t xml:space="preserve"> 50 and 100 </w:t>
      </w:r>
      <w:r w:rsidR="009B07BE">
        <w:t>nm a</w:t>
      </w:r>
      <w:r w:rsidR="009B07BE">
        <w:rPr>
          <w:vertAlign w:val="superscript"/>
        </w:rPr>
        <w:t>-1</w:t>
      </w:r>
      <w:r w:rsidRPr="00220A15">
        <w:rPr>
          <w:szCs w:val="24"/>
        </w:rPr>
        <w:t xml:space="preserve">), the model almost always identified the true age of the surface within </w:t>
      </w:r>
      <w:r w:rsidRPr="00220A15">
        <w:rPr>
          <w:szCs w:val="24"/>
          <w:u w:val="single"/>
        </w:rPr>
        <w:t>+</w:t>
      </w:r>
      <w:r w:rsidRPr="00220A15">
        <w:rPr>
          <w:szCs w:val="24"/>
        </w:rPr>
        <w:t xml:space="preserve"> 0.5 Ga for </w:t>
      </w:r>
      <w:r w:rsidR="00D47407" w:rsidRPr="00220A15">
        <w:rPr>
          <w:szCs w:val="24"/>
        </w:rPr>
        <w:t>1 and 3 Ga surfa</w:t>
      </w:r>
      <w:r w:rsidRPr="00220A15">
        <w:rPr>
          <w:szCs w:val="24"/>
        </w:rPr>
        <w:t>ces. For 2 Ga surface</w:t>
      </w:r>
      <w:r w:rsidR="00D47407" w:rsidRPr="00220A15">
        <w:rPr>
          <w:szCs w:val="24"/>
        </w:rPr>
        <w:t>s</w:t>
      </w:r>
      <w:r w:rsidRPr="00220A15">
        <w:rPr>
          <w:szCs w:val="24"/>
        </w:rPr>
        <w:t xml:space="preserve">, as obliteration rates increased, the model incorrectly identified the </w:t>
      </w:r>
      <w:r w:rsidR="00220A15">
        <w:rPr>
          <w:szCs w:val="24"/>
        </w:rPr>
        <w:t xml:space="preserve">test </w:t>
      </w:r>
      <w:r w:rsidRPr="00220A15">
        <w:rPr>
          <w:szCs w:val="24"/>
        </w:rPr>
        <w:t>surfaces as being older than they actually were</w:t>
      </w:r>
      <w:r w:rsidR="00220A15">
        <w:rPr>
          <w:szCs w:val="24"/>
        </w:rPr>
        <w:t xml:space="preserve"> </w:t>
      </w:r>
      <w:r w:rsidR="00220A15" w:rsidRPr="00220A15">
        <w:rPr>
          <w:szCs w:val="24"/>
        </w:rPr>
        <w:t>(2.5 to 3.5 Ga</w:t>
      </w:r>
      <w:r w:rsidR="00220A15">
        <w:rPr>
          <w:szCs w:val="24"/>
        </w:rPr>
        <w:t xml:space="preserve"> versus 1.5 to 2.5 Ga</w:t>
      </w:r>
      <w:r w:rsidR="00220A15" w:rsidRPr="00220A15">
        <w:rPr>
          <w:szCs w:val="24"/>
        </w:rPr>
        <w:t>)</w:t>
      </w:r>
      <w:r w:rsidR="00220A15">
        <w:rPr>
          <w:szCs w:val="24"/>
        </w:rPr>
        <w:t xml:space="preserve"> ~40% of the time</w:t>
      </w:r>
      <w:r w:rsidRPr="00220A15">
        <w:rPr>
          <w:szCs w:val="24"/>
        </w:rPr>
        <w:t>.</w:t>
      </w:r>
      <w:r w:rsidR="0081315F" w:rsidRPr="00220A15">
        <w:rPr>
          <w:szCs w:val="24"/>
        </w:rPr>
        <w:t xml:space="preserve"> As surface area</w:t>
      </w:r>
      <w:r w:rsidR="00D47407" w:rsidRPr="00220A15">
        <w:rPr>
          <w:szCs w:val="24"/>
        </w:rPr>
        <w:t xml:space="preserve"> decrea</w:t>
      </w:r>
      <w:r w:rsidR="0081315F" w:rsidRPr="00220A15">
        <w:rPr>
          <w:szCs w:val="24"/>
        </w:rPr>
        <w:t>ses</w:t>
      </w:r>
      <w:r w:rsidR="00D47407" w:rsidRPr="00220A15">
        <w:rPr>
          <w:szCs w:val="24"/>
        </w:rPr>
        <w:t xml:space="preserve"> (Fi</w:t>
      </w:r>
      <w:r w:rsidR="00DF3947">
        <w:rPr>
          <w:szCs w:val="24"/>
        </w:rPr>
        <w:t xml:space="preserve">gure S9 and S10) and obliteration rates increase, a higher percent of the test surfaces were dated to be younger or older than their true age. In all cases though, the </w:t>
      </w:r>
      <w:r w:rsidR="006B62E9">
        <w:rPr>
          <w:szCs w:val="24"/>
        </w:rPr>
        <w:t xml:space="preserve">age bin with the highest </w:t>
      </w:r>
      <w:r w:rsidR="00FA7A28">
        <w:rPr>
          <w:szCs w:val="24"/>
        </w:rPr>
        <w:t xml:space="preserve">percent of matching surfaces matched the true age of the test surface within </w:t>
      </w:r>
      <w:r w:rsidR="00FA7A28" w:rsidRPr="00220A15">
        <w:rPr>
          <w:szCs w:val="24"/>
          <w:u w:val="single"/>
        </w:rPr>
        <w:t>+</w:t>
      </w:r>
      <w:r w:rsidR="00FA7A28" w:rsidRPr="00220A15">
        <w:rPr>
          <w:szCs w:val="24"/>
        </w:rPr>
        <w:t xml:space="preserve"> 0.5 Ga</w:t>
      </w:r>
      <w:r w:rsidR="00FA7A28">
        <w:rPr>
          <w:szCs w:val="24"/>
        </w:rPr>
        <w:t>.</w:t>
      </w:r>
    </w:p>
    <w:p w14:paraId="4ABB3363" w14:textId="0A4AF683" w:rsidR="004442A4" w:rsidRDefault="004442A4" w:rsidP="00C8002F">
      <w:pPr>
        <w:pStyle w:val="SMText"/>
        <w:ind w:firstLine="0"/>
        <w:rPr>
          <w:b/>
        </w:rPr>
      </w:pPr>
    </w:p>
    <w:p w14:paraId="09F13DEA" w14:textId="75EF83F1" w:rsidR="004518EE" w:rsidRDefault="004518EE" w:rsidP="00C8002F">
      <w:pPr>
        <w:pStyle w:val="SMText"/>
        <w:ind w:firstLine="0"/>
        <w:rPr>
          <w:b/>
        </w:rPr>
      </w:pPr>
      <w:r>
        <w:rPr>
          <w:b/>
          <w:noProof/>
        </w:rPr>
        <w:drawing>
          <wp:inline distT="0" distB="0" distL="0" distR="0" wp14:anchorId="00A5A758" wp14:editId="3424EAFC">
            <wp:extent cx="5334000" cy="4000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C_results_area_10000km2_USE.tif"/>
                    <pic:cNvPicPr/>
                  </pic:nvPicPr>
                  <pic:blipFill>
                    <a:blip r:embed="rId17">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689B3BC7" w14:textId="36097FBB" w:rsidR="001F494B" w:rsidRPr="00FA7A28" w:rsidRDefault="001F494B" w:rsidP="00C8002F">
      <w:pPr>
        <w:pStyle w:val="SMText"/>
        <w:ind w:firstLine="0"/>
      </w:pPr>
      <w:r>
        <w:rPr>
          <w:b/>
        </w:rPr>
        <w:t>Figure S</w:t>
      </w:r>
      <w:r w:rsidR="001548B4">
        <w:rPr>
          <w:b/>
        </w:rPr>
        <w:t>8</w:t>
      </w:r>
      <w:r>
        <w:rPr>
          <w:b/>
        </w:rPr>
        <w:t>.</w:t>
      </w:r>
      <w:r w:rsidR="00FA7A28">
        <w:rPr>
          <w:b/>
        </w:rPr>
        <w:t xml:space="preserve"> </w:t>
      </w:r>
      <w:r w:rsidR="00FA7A28">
        <w:t>Histograms showing the Monte Carlo results for 10,000 km</w:t>
      </w:r>
      <w:r w:rsidR="00FA7A28" w:rsidRPr="00FA7A28">
        <w:rPr>
          <w:vertAlign w:val="superscript"/>
        </w:rPr>
        <w:t>2</w:t>
      </w:r>
      <w:r w:rsidR="00FA7A28">
        <w:t xml:space="preserve"> test surfaces with ages of 1</w:t>
      </w:r>
      <w:r w:rsidR="004C4BF9">
        <w:t xml:space="preserve"> Ga (first column)</w:t>
      </w:r>
      <w:r w:rsidR="00FA7A28">
        <w:t>, 2</w:t>
      </w:r>
      <w:r w:rsidR="004C4BF9">
        <w:t xml:space="preserve"> Ga (second column)</w:t>
      </w:r>
      <w:r w:rsidR="00FA7A28">
        <w:t xml:space="preserve"> and 3 Ga</w:t>
      </w:r>
      <w:r w:rsidR="004C4BF9">
        <w:t xml:space="preserve"> (third column)</w:t>
      </w:r>
      <w:r w:rsidR="00FA7A28">
        <w:t xml:space="preserve"> and obliteration rates of 0</w:t>
      </w:r>
      <w:r w:rsidR="009B07BE">
        <w:t xml:space="preserve"> nm a</w:t>
      </w:r>
      <w:r w:rsidR="009B07BE">
        <w:rPr>
          <w:vertAlign w:val="superscript"/>
        </w:rPr>
        <w:t>-1</w:t>
      </w:r>
      <w:r w:rsidR="004C4BF9">
        <w:t xml:space="preserve"> (first row)</w:t>
      </w:r>
      <w:r w:rsidR="00FA7A28">
        <w:t>, 50</w:t>
      </w:r>
      <w:r w:rsidR="004C4BF9">
        <w:t xml:space="preserve"> </w:t>
      </w:r>
      <w:r w:rsidR="009B07BE">
        <w:t>nm a</w:t>
      </w:r>
      <w:r w:rsidR="009B07BE">
        <w:rPr>
          <w:vertAlign w:val="superscript"/>
        </w:rPr>
        <w:t>-1</w:t>
      </w:r>
      <w:r w:rsidR="004C4BF9">
        <w:t xml:space="preserve"> (second row)</w:t>
      </w:r>
      <w:r w:rsidR="00FA7A28">
        <w:t xml:space="preserve">, and 100 </w:t>
      </w:r>
      <w:r w:rsidR="009B07BE">
        <w:t>nm a</w:t>
      </w:r>
      <w:r w:rsidR="009B07BE">
        <w:rPr>
          <w:vertAlign w:val="superscript"/>
        </w:rPr>
        <w:t>-1</w:t>
      </w:r>
      <w:r w:rsidR="004C4BF9">
        <w:t xml:space="preserve"> (third row)</w:t>
      </w:r>
      <w:r w:rsidR="00FA7A28">
        <w:t xml:space="preserve">. The data were binned into age bins from 0 to &lt;0.5 Ga (red), 0.5 to &lt;1.5 Ga (orange), 1.5 to &lt; 2.5 Ga (yellow), 2.5 to &lt;3.5 Ga (blue) and 3.5 to 4 Ga (navy). Each </w:t>
      </w:r>
      <w:r w:rsidR="009B07BE">
        <w:t xml:space="preserve">surface </w:t>
      </w:r>
      <w:r w:rsidR="00FA7A28">
        <w:t>age</w:t>
      </w:r>
      <w:r w:rsidR="009B07BE">
        <w:t xml:space="preserve"> and </w:t>
      </w:r>
      <w:r w:rsidR="00FA7A28" w:rsidRPr="00E87EA3">
        <w:rPr>
          <w:i/>
        </w:rPr>
        <w:t>β</w:t>
      </w:r>
      <w:r w:rsidR="00FA7A28">
        <w:t xml:space="preserve"> combination was tested with 1,000 model iterations</w:t>
      </w:r>
      <w:r w:rsidR="004C4BF9">
        <w:t>.</w:t>
      </w:r>
      <w:r w:rsidR="00FA7A28">
        <w:t xml:space="preserve">  </w:t>
      </w:r>
    </w:p>
    <w:p w14:paraId="052445C4" w14:textId="1DBA2C87" w:rsidR="00021DE7" w:rsidRDefault="00021DE7" w:rsidP="00C8002F">
      <w:pPr>
        <w:pStyle w:val="SMText"/>
        <w:ind w:firstLine="0"/>
        <w:rPr>
          <w:b/>
        </w:rPr>
      </w:pPr>
    </w:p>
    <w:p w14:paraId="6A3715A0" w14:textId="2C25FC90" w:rsidR="00220A15" w:rsidRDefault="00220A15" w:rsidP="00C8002F">
      <w:pPr>
        <w:pStyle w:val="SMText"/>
        <w:ind w:firstLine="0"/>
        <w:rPr>
          <w:b/>
        </w:rPr>
      </w:pPr>
      <w:r>
        <w:rPr>
          <w:b/>
          <w:noProof/>
        </w:rPr>
        <w:lastRenderedPageBreak/>
        <w:drawing>
          <wp:inline distT="0" distB="0" distL="0" distR="0" wp14:anchorId="4856FB6D" wp14:editId="1193C8A4">
            <wp:extent cx="5334000" cy="4000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C_results_area_1000km2_USE.tif"/>
                    <pic:cNvPicPr/>
                  </pic:nvPicPr>
                  <pic:blipFill>
                    <a:blip r:embed="rId18">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6D84E9CE" w14:textId="39D6E8CD" w:rsidR="00220A15" w:rsidRDefault="001F494B" w:rsidP="00C8002F">
      <w:pPr>
        <w:pStyle w:val="SMText"/>
        <w:ind w:firstLine="0"/>
        <w:rPr>
          <w:b/>
        </w:rPr>
      </w:pPr>
      <w:r>
        <w:rPr>
          <w:b/>
        </w:rPr>
        <w:t>Figure S</w:t>
      </w:r>
      <w:r w:rsidR="001548B4">
        <w:rPr>
          <w:b/>
        </w:rPr>
        <w:t>9</w:t>
      </w:r>
      <w:r>
        <w:rPr>
          <w:b/>
        </w:rPr>
        <w:t>.</w:t>
      </w:r>
      <w:r w:rsidR="004C4BF9">
        <w:rPr>
          <w:b/>
        </w:rPr>
        <w:t xml:space="preserve"> </w:t>
      </w:r>
      <w:r w:rsidR="004C4BF9">
        <w:t xml:space="preserve">Histograms showing the Monte Carlo results for </w:t>
      </w:r>
      <w:r w:rsidR="004E4FD6">
        <w:t>1,0</w:t>
      </w:r>
      <w:r w:rsidR="004C4BF9">
        <w:t>00 km</w:t>
      </w:r>
      <w:r w:rsidR="004C4BF9" w:rsidRPr="00FA7A28">
        <w:rPr>
          <w:vertAlign w:val="superscript"/>
        </w:rPr>
        <w:t>2</w:t>
      </w:r>
      <w:r w:rsidR="004C4BF9">
        <w:t xml:space="preserve"> test surfaces with ages of 1 Ga (first column), 2 Ga (second column) and 3 Ga (third column) and obliteration rates of 0</w:t>
      </w:r>
      <w:r w:rsidR="009B07BE">
        <w:t xml:space="preserve"> nm a</w:t>
      </w:r>
      <w:r w:rsidR="009B07BE">
        <w:rPr>
          <w:vertAlign w:val="superscript"/>
        </w:rPr>
        <w:t>-1</w:t>
      </w:r>
      <w:r w:rsidR="004C4BF9">
        <w:t xml:space="preserve"> (first row), 50</w:t>
      </w:r>
      <w:r w:rsidR="009B07BE">
        <w:t xml:space="preserve"> nm a</w:t>
      </w:r>
      <w:r w:rsidR="009B07BE">
        <w:rPr>
          <w:vertAlign w:val="superscript"/>
        </w:rPr>
        <w:t>-1</w:t>
      </w:r>
      <w:r w:rsidR="004C4BF9">
        <w:t xml:space="preserve"> (second row), and 100 </w:t>
      </w:r>
      <w:r w:rsidR="009B07BE">
        <w:t>nm a</w:t>
      </w:r>
      <w:r w:rsidR="009B07BE">
        <w:rPr>
          <w:vertAlign w:val="superscript"/>
        </w:rPr>
        <w:t>-1</w:t>
      </w:r>
      <w:r w:rsidR="004C4BF9">
        <w:t xml:space="preserve"> (third row). The data were binned into age bins from 0 to &lt;0.5 Ga (red), 0.5 to &lt;1.5 Ga (orange), 1.5 to &lt; 2.5 Ga (yellow), 2.5 to &lt;3.5 Ga (blue) and 3.5 to 4 Ga (navy). Each </w:t>
      </w:r>
      <w:r w:rsidR="009B07BE">
        <w:t xml:space="preserve">surface </w:t>
      </w:r>
      <w:r w:rsidR="004C4BF9">
        <w:t>age</w:t>
      </w:r>
      <w:r w:rsidR="009B07BE">
        <w:t xml:space="preserve"> and </w:t>
      </w:r>
      <w:r w:rsidR="004C4BF9" w:rsidRPr="00E87EA3">
        <w:rPr>
          <w:i/>
        </w:rPr>
        <w:t>β</w:t>
      </w:r>
      <w:r w:rsidR="004C4BF9">
        <w:t xml:space="preserve"> combination was tested with 1,000 </w:t>
      </w:r>
      <w:r w:rsidR="004C4BF9">
        <w:lastRenderedPageBreak/>
        <w:t xml:space="preserve">model iterations. </w:t>
      </w:r>
      <w:r w:rsidR="00220A15">
        <w:rPr>
          <w:b/>
          <w:noProof/>
        </w:rPr>
        <w:drawing>
          <wp:inline distT="0" distB="0" distL="0" distR="0" wp14:anchorId="1E34E8AF" wp14:editId="1E8F0142">
            <wp:extent cx="5334000" cy="4000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C_results_area_100km2_USE.tif"/>
                    <pic:cNvPicPr/>
                  </pic:nvPicPr>
                  <pic:blipFill>
                    <a:blip r:embed="rId19">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6879B166" w14:textId="0AFA5846" w:rsidR="00C739FB" w:rsidRPr="00C739FB" w:rsidRDefault="001F494B" w:rsidP="004E4FD6">
      <w:pPr>
        <w:pStyle w:val="SMText"/>
        <w:ind w:firstLine="0"/>
        <w:rPr>
          <w:b/>
          <w:position w:val="-30"/>
        </w:rPr>
      </w:pPr>
      <w:r>
        <w:rPr>
          <w:b/>
        </w:rPr>
        <w:t>Figure S</w:t>
      </w:r>
      <w:r w:rsidR="001548B4">
        <w:rPr>
          <w:b/>
        </w:rPr>
        <w:t>10</w:t>
      </w:r>
      <w:r>
        <w:rPr>
          <w:b/>
        </w:rPr>
        <w:t>.</w:t>
      </w:r>
      <w:r w:rsidR="004C4BF9">
        <w:rPr>
          <w:b/>
        </w:rPr>
        <w:t xml:space="preserve"> </w:t>
      </w:r>
      <w:r w:rsidR="004E4FD6">
        <w:t>Histograms showing the Monte Carlo results for 100 km</w:t>
      </w:r>
      <w:r w:rsidR="004E4FD6" w:rsidRPr="00FA7A28">
        <w:rPr>
          <w:vertAlign w:val="superscript"/>
        </w:rPr>
        <w:t>2</w:t>
      </w:r>
      <w:r w:rsidR="004E4FD6">
        <w:t xml:space="preserve"> test surfaces with ages of 1 Ga (first column), 2 Ga (second column) and 3 Ga (third column) and obliteration rates of 0</w:t>
      </w:r>
      <w:r w:rsidR="009B07BE">
        <w:t xml:space="preserve"> nm a</w:t>
      </w:r>
      <w:r w:rsidR="009B07BE">
        <w:rPr>
          <w:vertAlign w:val="superscript"/>
        </w:rPr>
        <w:t>-1</w:t>
      </w:r>
      <w:r w:rsidR="004E4FD6">
        <w:t xml:space="preserve"> (first row), 50 </w:t>
      </w:r>
      <w:r w:rsidR="009B07BE">
        <w:t>nm a</w:t>
      </w:r>
      <w:r w:rsidR="009B07BE">
        <w:rPr>
          <w:vertAlign w:val="superscript"/>
        </w:rPr>
        <w:t>-1</w:t>
      </w:r>
      <w:r w:rsidR="004E4FD6">
        <w:t xml:space="preserve"> (second row), and 100 </w:t>
      </w:r>
      <w:r w:rsidR="009B07BE">
        <w:t>nm a</w:t>
      </w:r>
      <w:r w:rsidR="009B07BE">
        <w:rPr>
          <w:vertAlign w:val="superscript"/>
        </w:rPr>
        <w:t>-1</w:t>
      </w:r>
      <w:r w:rsidR="009B07BE">
        <w:t xml:space="preserve"> </w:t>
      </w:r>
      <w:r w:rsidR="004E4FD6">
        <w:t xml:space="preserve">(third row). The data were binned into age bins from 0 to &lt;0.5 Ga (red), 0.5 to &lt;1.5 Ga (orange), 1.5 to &lt; 2.5 Ga (yellow), 2.5 to &lt;3.5 Ga (blue) and 3.5 to 4 Ga (navy). Each </w:t>
      </w:r>
      <w:r w:rsidR="009B07BE">
        <w:t xml:space="preserve">surface </w:t>
      </w:r>
      <w:r w:rsidR="004E4FD6">
        <w:t>age</w:t>
      </w:r>
      <w:r w:rsidR="009B07BE">
        <w:t xml:space="preserve"> and </w:t>
      </w:r>
      <w:r w:rsidR="004E4FD6" w:rsidRPr="00E87EA3">
        <w:rPr>
          <w:i/>
        </w:rPr>
        <w:t>β</w:t>
      </w:r>
      <w:r w:rsidR="004E4FD6">
        <w:t xml:space="preserve"> combination was tested with 1,000 model iterations.  </w:t>
      </w:r>
    </w:p>
    <w:sectPr w:rsidR="00C739FB" w:rsidRPr="00C739FB" w:rsidSect="00F23695">
      <w:headerReference w:type="default" r:id="rId20"/>
      <w:footerReference w:type="even" r:id="rId21"/>
      <w:footerReference w:type="default" r:id="rId2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851C1D" w14:textId="77777777" w:rsidR="00C97543" w:rsidRDefault="00C97543">
      <w:r>
        <w:separator/>
      </w:r>
    </w:p>
  </w:endnote>
  <w:endnote w:type="continuationSeparator" w:id="0">
    <w:p w14:paraId="634C44B5" w14:textId="77777777" w:rsidR="00C97543" w:rsidRDefault="00C975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ff1">
    <w:altName w:val="Times New Roman"/>
    <w:panose1 w:val="020B0604020202020204"/>
    <w:charset w:val="00"/>
    <w:family w:val="roman"/>
    <w:notTrueType/>
    <w:pitch w:val="default"/>
  </w:font>
  <w:font w:name="ff2">
    <w:altName w:val="Times New Roman"/>
    <w:panose1 w:val="020B0604020202020204"/>
    <w:charset w:val="00"/>
    <w:family w:val="roman"/>
    <w:notTrueType/>
    <w:pitch w:val="default"/>
  </w:font>
  <w:font w:name="Myriad Pro">
    <w:panose1 w:val="020B05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ED0C94" w14:textId="77777777" w:rsidR="00A32C6C" w:rsidRDefault="00A32C6C" w:rsidP="0075738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E085E4A" w14:textId="77777777" w:rsidR="00A32C6C" w:rsidRDefault="00A32C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6607202"/>
      <w:docPartObj>
        <w:docPartGallery w:val="Page Numbers (Bottom of Page)"/>
        <w:docPartUnique/>
      </w:docPartObj>
    </w:sdtPr>
    <w:sdtEndPr>
      <w:rPr>
        <w:rStyle w:val="PageNumber"/>
      </w:rPr>
    </w:sdtEndPr>
    <w:sdtContent>
      <w:p w14:paraId="15AF74C3" w14:textId="09408DD3" w:rsidR="0075738C" w:rsidRDefault="0075738C" w:rsidP="00B44A4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11D256" w14:textId="77777777" w:rsidR="00A32C6C" w:rsidRDefault="00A32C6C">
    <w:pPr>
      <w:pStyle w:val="Footer"/>
      <w:jc w:val="right"/>
    </w:pPr>
  </w:p>
  <w:p w14:paraId="1CBF0762" w14:textId="77777777" w:rsidR="00A32C6C" w:rsidRDefault="00A32C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CC716D" w14:textId="77777777" w:rsidR="00C97543" w:rsidRDefault="00C97543">
      <w:r>
        <w:separator/>
      </w:r>
    </w:p>
  </w:footnote>
  <w:footnote w:type="continuationSeparator" w:id="0">
    <w:p w14:paraId="453271DA" w14:textId="77777777" w:rsidR="00C97543" w:rsidRDefault="00C975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8C7AA" w14:textId="77777777" w:rsidR="00A32C6C" w:rsidRPr="005001AC" w:rsidRDefault="00A32C6C" w:rsidP="005001AC">
    <w:pPr>
      <w:jc w:val="right"/>
      <w:rPr>
        <w:sz w:val="20"/>
      </w:rPr>
    </w:pPr>
  </w:p>
  <w:p w14:paraId="2240B6E0" w14:textId="77777777" w:rsidR="00A32C6C" w:rsidRDefault="00A32C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D1A35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2"/>
  </w:num>
  <w:num w:numId="12">
    <w:abstractNumId w:val="13"/>
  </w:num>
  <w:num w:numId="13">
    <w:abstractNumId w:val="1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21DE7"/>
    <w:rsid w:val="00023EE1"/>
    <w:rsid w:val="0003202D"/>
    <w:rsid w:val="00036562"/>
    <w:rsid w:val="00043571"/>
    <w:rsid w:val="00044186"/>
    <w:rsid w:val="00045362"/>
    <w:rsid w:val="00065EBD"/>
    <w:rsid w:val="00075C90"/>
    <w:rsid w:val="00076778"/>
    <w:rsid w:val="00083B44"/>
    <w:rsid w:val="000850DC"/>
    <w:rsid w:val="00090CCC"/>
    <w:rsid w:val="00094365"/>
    <w:rsid w:val="000969EA"/>
    <w:rsid w:val="000974FA"/>
    <w:rsid w:val="000B0EED"/>
    <w:rsid w:val="000B2E64"/>
    <w:rsid w:val="000B2F34"/>
    <w:rsid w:val="000C2771"/>
    <w:rsid w:val="000D3DEE"/>
    <w:rsid w:val="000D55CB"/>
    <w:rsid w:val="000D56A7"/>
    <w:rsid w:val="000D56DF"/>
    <w:rsid w:val="000E0422"/>
    <w:rsid w:val="000E4366"/>
    <w:rsid w:val="000F0DCE"/>
    <w:rsid w:val="000F315E"/>
    <w:rsid w:val="00111843"/>
    <w:rsid w:val="00111D72"/>
    <w:rsid w:val="00112C5B"/>
    <w:rsid w:val="00113908"/>
    <w:rsid w:val="00114193"/>
    <w:rsid w:val="001154E6"/>
    <w:rsid w:val="00115A38"/>
    <w:rsid w:val="0011687B"/>
    <w:rsid w:val="00124F82"/>
    <w:rsid w:val="001278E3"/>
    <w:rsid w:val="00127E5D"/>
    <w:rsid w:val="00130743"/>
    <w:rsid w:val="00130B50"/>
    <w:rsid w:val="00133C85"/>
    <w:rsid w:val="00134B76"/>
    <w:rsid w:val="00142FD1"/>
    <w:rsid w:val="001438B6"/>
    <w:rsid w:val="001548B4"/>
    <w:rsid w:val="0016337A"/>
    <w:rsid w:val="00164269"/>
    <w:rsid w:val="00164847"/>
    <w:rsid w:val="00174653"/>
    <w:rsid w:val="0019228D"/>
    <w:rsid w:val="00195592"/>
    <w:rsid w:val="001966FD"/>
    <w:rsid w:val="00197826"/>
    <w:rsid w:val="001A1BDE"/>
    <w:rsid w:val="001A32CB"/>
    <w:rsid w:val="001A722F"/>
    <w:rsid w:val="001C7B4E"/>
    <w:rsid w:val="001D1789"/>
    <w:rsid w:val="001D1CE7"/>
    <w:rsid w:val="001E3D61"/>
    <w:rsid w:val="001F0012"/>
    <w:rsid w:val="001F0876"/>
    <w:rsid w:val="001F167C"/>
    <w:rsid w:val="001F3A19"/>
    <w:rsid w:val="001F494B"/>
    <w:rsid w:val="001F5E91"/>
    <w:rsid w:val="001F6703"/>
    <w:rsid w:val="0020183F"/>
    <w:rsid w:val="00201F7D"/>
    <w:rsid w:val="002077B9"/>
    <w:rsid w:val="00211FDF"/>
    <w:rsid w:val="00220A15"/>
    <w:rsid w:val="00221C70"/>
    <w:rsid w:val="002233E4"/>
    <w:rsid w:val="002251AF"/>
    <w:rsid w:val="00227D86"/>
    <w:rsid w:val="0024025E"/>
    <w:rsid w:val="00243B68"/>
    <w:rsid w:val="002465C6"/>
    <w:rsid w:val="00262D72"/>
    <w:rsid w:val="002800B6"/>
    <w:rsid w:val="00284AA2"/>
    <w:rsid w:val="002A407F"/>
    <w:rsid w:val="002A6A38"/>
    <w:rsid w:val="002B35D4"/>
    <w:rsid w:val="002B58E6"/>
    <w:rsid w:val="002C030F"/>
    <w:rsid w:val="002C28C5"/>
    <w:rsid w:val="002D2411"/>
    <w:rsid w:val="002D3588"/>
    <w:rsid w:val="002D68FD"/>
    <w:rsid w:val="002E28FA"/>
    <w:rsid w:val="002F3966"/>
    <w:rsid w:val="00320E2C"/>
    <w:rsid w:val="00331D75"/>
    <w:rsid w:val="00355362"/>
    <w:rsid w:val="00360517"/>
    <w:rsid w:val="00363E44"/>
    <w:rsid w:val="0036733B"/>
    <w:rsid w:val="00377BDC"/>
    <w:rsid w:val="00380266"/>
    <w:rsid w:val="00385980"/>
    <w:rsid w:val="00387A8C"/>
    <w:rsid w:val="00395E86"/>
    <w:rsid w:val="003A2FD8"/>
    <w:rsid w:val="003A6930"/>
    <w:rsid w:val="003A7F2B"/>
    <w:rsid w:val="003B1539"/>
    <w:rsid w:val="003B40E6"/>
    <w:rsid w:val="003B506A"/>
    <w:rsid w:val="003C007A"/>
    <w:rsid w:val="003E1980"/>
    <w:rsid w:val="003E5DF0"/>
    <w:rsid w:val="003F07F5"/>
    <w:rsid w:val="003F6C22"/>
    <w:rsid w:val="003F6E14"/>
    <w:rsid w:val="003F7FA7"/>
    <w:rsid w:val="00405336"/>
    <w:rsid w:val="00407476"/>
    <w:rsid w:val="00413072"/>
    <w:rsid w:val="00420F5F"/>
    <w:rsid w:val="00431639"/>
    <w:rsid w:val="00436E17"/>
    <w:rsid w:val="004442A4"/>
    <w:rsid w:val="004518EE"/>
    <w:rsid w:val="004568BC"/>
    <w:rsid w:val="004571D5"/>
    <w:rsid w:val="00462F1B"/>
    <w:rsid w:val="0046356B"/>
    <w:rsid w:val="00477182"/>
    <w:rsid w:val="004779CB"/>
    <w:rsid w:val="00480273"/>
    <w:rsid w:val="00481118"/>
    <w:rsid w:val="0048753A"/>
    <w:rsid w:val="004944F2"/>
    <w:rsid w:val="004952C2"/>
    <w:rsid w:val="004A5FFF"/>
    <w:rsid w:val="004A7902"/>
    <w:rsid w:val="004B2481"/>
    <w:rsid w:val="004C2FC5"/>
    <w:rsid w:val="004C4BF9"/>
    <w:rsid w:val="004D2A8C"/>
    <w:rsid w:val="004E20BA"/>
    <w:rsid w:val="004E2B9E"/>
    <w:rsid w:val="004E42D8"/>
    <w:rsid w:val="004E4FD6"/>
    <w:rsid w:val="004E52CF"/>
    <w:rsid w:val="004E7BA2"/>
    <w:rsid w:val="004F7EDF"/>
    <w:rsid w:val="005001AC"/>
    <w:rsid w:val="00500DE4"/>
    <w:rsid w:val="00506A3F"/>
    <w:rsid w:val="00514083"/>
    <w:rsid w:val="00517016"/>
    <w:rsid w:val="00520B5F"/>
    <w:rsid w:val="00527D71"/>
    <w:rsid w:val="00527D84"/>
    <w:rsid w:val="005314B5"/>
    <w:rsid w:val="005314D5"/>
    <w:rsid w:val="0054432F"/>
    <w:rsid w:val="00552C23"/>
    <w:rsid w:val="005568CD"/>
    <w:rsid w:val="005601ED"/>
    <w:rsid w:val="00560202"/>
    <w:rsid w:val="005607DD"/>
    <w:rsid w:val="00572DFF"/>
    <w:rsid w:val="0059777D"/>
    <w:rsid w:val="005A558C"/>
    <w:rsid w:val="005B186E"/>
    <w:rsid w:val="005C2D51"/>
    <w:rsid w:val="005C6651"/>
    <w:rsid w:val="005C7D8D"/>
    <w:rsid w:val="005D2345"/>
    <w:rsid w:val="005D6D71"/>
    <w:rsid w:val="005E28F8"/>
    <w:rsid w:val="005E6513"/>
    <w:rsid w:val="0060309C"/>
    <w:rsid w:val="00611F9E"/>
    <w:rsid w:val="00616347"/>
    <w:rsid w:val="006237D4"/>
    <w:rsid w:val="006326AD"/>
    <w:rsid w:val="0064438C"/>
    <w:rsid w:val="00651114"/>
    <w:rsid w:val="006622CF"/>
    <w:rsid w:val="00665B6F"/>
    <w:rsid w:val="0066722B"/>
    <w:rsid w:val="00670299"/>
    <w:rsid w:val="00670576"/>
    <w:rsid w:val="00671703"/>
    <w:rsid w:val="00674AA8"/>
    <w:rsid w:val="00683FB7"/>
    <w:rsid w:val="0068469F"/>
    <w:rsid w:val="00691985"/>
    <w:rsid w:val="006962C1"/>
    <w:rsid w:val="00697ACC"/>
    <w:rsid w:val="006A1B64"/>
    <w:rsid w:val="006A61A1"/>
    <w:rsid w:val="006B03AD"/>
    <w:rsid w:val="006B2740"/>
    <w:rsid w:val="006B281F"/>
    <w:rsid w:val="006B2D77"/>
    <w:rsid w:val="006B62E9"/>
    <w:rsid w:val="006C499C"/>
    <w:rsid w:val="006D20EA"/>
    <w:rsid w:val="006F602A"/>
    <w:rsid w:val="007108F5"/>
    <w:rsid w:val="00713AF2"/>
    <w:rsid w:val="00713E5B"/>
    <w:rsid w:val="00730378"/>
    <w:rsid w:val="007402FC"/>
    <w:rsid w:val="007411A1"/>
    <w:rsid w:val="00743FD8"/>
    <w:rsid w:val="007513CA"/>
    <w:rsid w:val="0075173E"/>
    <w:rsid w:val="00751AB0"/>
    <w:rsid w:val="00753C98"/>
    <w:rsid w:val="007563F2"/>
    <w:rsid w:val="0075738C"/>
    <w:rsid w:val="00764008"/>
    <w:rsid w:val="0077091A"/>
    <w:rsid w:val="0077179F"/>
    <w:rsid w:val="007A2EC3"/>
    <w:rsid w:val="007B1B05"/>
    <w:rsid w:val="007C0C20"/>
    <w:rsid w:val="007C111E"/>
    <w:rsid w:val="007D6778"/>
    <w:rsid w:val="007E3C34"/>
    <w:rsid w:val="007F1CB8"/>
    <w:rsid w:val="00807D35"/>
    <w:rsid w:val="008115D9"/>
    <w:rsid w:val="0081315F"/>
    <w:rsid w:val="00823707"/>
    <w:rsid w:val="00825950"/>
    <w:rsid w:val="008671F9"/>
    <w:rsid w:val="00885C9B"/>
    <w:rsid w:val="008927D0"/>
    <w:rsid w:val="008942DD"/>
    <w:rsid w:val="008B4E8D"/>
    <w:rsid w:val="008B704E"/>
    <w:rsid w:val="008C2EF5"/>
    <w:rsid w:val="008D5D2A"/>
    <w:rsid w:val="008E2CF1"/>
    <w:rsid w:val="008E5A04"/>
    <w:rsid w:val="008E6187"/>
    <w:rsid w:val="008E6BDC"/>
    <w:rsid w:val="008F08DC"/>
    <w:rsid w:val="008F5A8A"/>
    <w:rsid w:val="00900AF2"/>
    <w:rsid w:val="009055D1"/>
    <w:rsid w:val="00914B63"/>
    <w:rsid w:val="0091584D"/>
    <w:rsid w:val="00917B35"/>
    <w:rsid w:val="00921913"/>
    <w:rsid w:val="00922705"/>
    <w:rsid w:val="00924546"/>
    <w:rsid w:val="00932FE5"/>
    <w:rsid w:val="009354F3"/>
    <w:rsid w:val="009447DC"/>
    <w:rsid w:val="00961BA5"/>
    <w:rsid w:val="00972ECF"/>
    <w:rsid w:val="009743A9"/>
    <w:rsid w:val="00975720"/>
    <w:rsid w:val="00975A54"/>
    <w:rsid w:val="009859A7"/>
    <w:rsid w:val="00997A8E"/>
    <w:rsid w:val="009A107E"/>
    <w:rsid w:val="009A5287"/>
    <w:rsid w:val="009B07BE"/>
    <w:rsid w:val="009B0A54"/>
    <w:rsid w:val="009B2AC5"/>
    <w:rsid w:val="009B7984"/>
    <w:rsid w:val="009D261C"/>
    <w:rsid w:val="009F24B2"/>
    <w:rsid w:val="009F4BED"/>
    <w:rsid w:val="009F7D93"/>
    <w:rsid w:val="00A14EF4"/>
    <w:rsid w:val="00A14F55"/>
    <w:rsid w:val="00A276DF"/>
    <w:rsid w:val="00A3084A"/>
    <w:rsid w:val="00A32C6C"/>
    <w:rsid w:val="00A3403B"/>
    <w:rsid w:val="00A50033"/>
    <w:rsid w:val="00A51A12"/>
    <w:rsid w:val="00A52851"/>
    <w:rsid w:val="00A55D80"/>
    <w:rsid w:val="00A627D4"/>
    <w:rsid w:val="00A640A5"/>
    <w:rsid w:val="00A72608"/>
    <w:rsid w:val="00A74527"/>
    <w:rsid w:val="00A74DA2"/>
    <w:rsid w:val="00A900A5"/>
    <w:rsid w:val="00A92733"/>
    <w:rsid w:val="00AA2933"/>
    <w:rsid w:val="00AA3E3E"/>
    <w:rsid w:val="00AA49B6"/>
    <w:rsid w:val="00AA687D"/>
    <w:rsid w:val="00AA76F3"/>
    <w:rsid w:val="00AB737B"/>
    <w:rsid w:val="00AC7DA6"/>
    <w:rsid w:val="00AD2650"/>
    <w:rsid w:val="00AD499C"/>
    <w:rsid w:val="00B07F59"/>
    <w:rsid w:val="00B22E3D"/>
    <w:rsid w:val="00B24864"/>
    <w:rsid w:val="00B30334"/>
    <w:rsid w:val="00B3147F"/>
    <w:rsid w:val="00B36028"/>
    <w:rsid w:val="00B36869"/>
    <w:rsid w:val="00B43B31"/>
    <w:rsid w:val="00B4779C"/>
    <w:rsid w:val="00B47CFA"/>
    <w:rsid w:val="00B57F00"/>
    <w:rsid w:val="00B626CB"/>
    <w:rsid w:val="00B6341B"/>
    <w:rsid w:val="00B77E40"/>
    <w:rsid w:val="00B8295D"/>
    <w:rsid w:val="00B82C22"/>
    <w:rsid w:val="00B82FF2"/>
    <w:rsid w:val="00B91D6D"/>
    <w:rsid w:val="00B9302C"/>
    <w:rsid w:val="00B93DBA"/>
    <w:rsid w:val="00B9440A"/>
    <w:rsid w:val="00B952C1"/>
    <w:rsid w:val="00B968D7"/>
    <w:rsid w:val="00BA3953"/>
    <w:rsid w:val="00BA7AE9"/>
    <w:rsid w:val="00BB116C"/>
    <w:rsid w:val="00BB2D2A"/>
    <w:rsid w:val="00BB3FA6"/>
    <w:rsid w:val="00BD58CF"/>
    <w:rsid w:val="00BF1BEB"/>
    <w:rsid w:val="00BF1BF9"/>
    <w:rsid w:val="00C02E92"/>
    <w:rsid w:val="00C04CC1"/>
    <w:rsid w:val="00C071FC"/>
    <w:rsid w:val="00C1218F"/>
    <w:rsid w:val="00C22C02"/>
    <w:rsid w:val="00C25880"/>
    <w:rsid w:val="00C27F6F"/>
    <w:rsid w:val="00C30E83"/>
    <w:rsid w:val="00C42523"/>
    <w:rsid w:val="00C4263D"/>
    <w:rsid w:val="00C43575"/>
    <w:rsid w:val="00C4654B"/>
    <w:rsid w:val="00C50C6D"/>
    <w:rsid w:val="00C5292C"/>
    <w:rsid w:val="00C600D9"/>
    <w:rsid w:val="00C634D7"/>
    <w:rsid w:val="00C64800"/>
    <w:rsid w:val="00C7070A"/>
    <w:rsid w:val="00C739FB"/>
    <w:rsid w:val="00C73E09"/>
    <w:rsid w:val="00C73EB2"/>
    <w:rsid w:val="00C73FBB"/>
    <w:rsid w:val="00C8002F"/>
    <w:rsid w:val="00C85D02"/>
    <w:rsid w:val="00C94460"/>
    <w:rsid w:val="00C95212"/>
    <w:rsid w:val="00C96586"/>
    <w:rsid w:val="00C97543"/>
    <w:rsid w:val="00CC1384"/>
    <w:rsid w:val="00CD3720"/>
    <w:rsid w:val="00CE6EAA"/>
    <w:rsid w:val="00CF1848"/>
    <w:rsid w:val="00CF5C2F"/>
    <w:rsid w:val="00D04BCF"/>
    <w:rsid w:val="00D12DB5"/>
    <w:rsid w:val="00D143D9"/>
    <w:rsid w:val="00D20C2F"/>
    <w:rsid w:val="00D425FA"/>
    <w:rsid w:val="00D4372A"/>
    <w:rsid w:val="00D44819"/>
    <w:rsid w:val="00D44C7F"/>
    <w:rsid w:val="00D47407"/>
    <w:rsid w:val="00D50AE4"/>
    <w:rsid w:val="00D60BB0"/>
    <w:rsid w:val="00D61B94"/>
    <w:rsid w:val="00D62BB4"/>
    <w:rsid w:val="00D65708"/>
    <w:rsid w:val="00D751DC"/>
    <w:rsid w:val="00D8159F"/>
    <w:rsid w:val="00D81B70"/>
    <w:rsid w:val="00D828CE"/>
    <w:rsid w:val="00D84B52"/>
    <w:rsid w:val="00D955AC"/>
    <w:rsid w:val="00DA5823"/>
    <w:rsid w:val="00DA6F20"/>
    <w:rsid w:val="00DB050D"/>
    <w:rsid w:val="00DD0F1C"/>
    <w:rsid w:val="00DD1D04"/>
    <w:rsid w:val="00DD2576"/>
    <w:rsid w:val="00DD6DBC"/>
    <w:rsid w:val="00DD79D7"/>
    <w:rsid w:val="00DF1944"/>
    <w:rsid w:val="00DF3947"/>
    <w:rsid w:val="00DF6F51"/>
    <w:rsid w:val="00E01491"/>
    <w:rsid w:val="00E06015"/>
    <w:rsid w:val="00E0693E"/>
    <w:rsid w:val="00E06EC2"/>
    <w:rsid w:val="00E14B11"/>
    <w:rsid w:val="00E20431"/>
    <w:rsid w:val="00E257C8"/>
    <w:rsid w:val="00E40142"/>
    <w:rsid w:val="00E40896"/>
    <w:rsid w:val="00E41BEE"/>
    <w:rsid w:val="00E43D2D"/>
    <w:rsid w:val="00E449CB"/>
    <w:rsid w:val="00E53B2A"/>
    <w:rsid w:val="00E63760"/>
    <w:rsid w:val="00E637F1"/>
    <w:rsid w:val="00E64049"/>
    <w:rsid w:val="00E72EB2"/>
    <w:rsid w:val="00E95B7D"/>
    <w:rsid w:val="00E9773B"/>
    <w:rsid w:val="00EA3F6B"/>
    <w:rsid w:val="00EC13A3"/>
    <w:rsid w:val="00EC1AFF"/>
    <w:rsid w:val="00EC2310"/>
    <w:rsid w:val="00EC7C85"/>
    <w:rsid w:val="00ED539C"/>
    <w:rsid w:val="00ED69CA"/>
    <w:rsid w:val="00EE35AB"/>
    <w:rsid w:val="00EE6A00"/>
    <w:rsid w:val="00EF25A3"/>
    <w:rsid w:val="00EF5CE3"/>
    <w:rsid w:val="00EF7F4D"/>
    <w:rsid w:val="00F00A34"/>
    <w:rsid w:val="00F00AB4"/>
    <w:rsid w:val="00F00CB9"/>
    <w:rsid w:val="00F125EE"/>
    <w:rsid w:val="00F12E98"/>
    <w:rsid w:val="00F22029"/>
    <w:rsid w:val="00F23695"/>
    <w:rsid w:val="00F23E46"/>
    <w:rsid w:val="00F25837"/>
    <w:rsid w:val="00F3515C"/>
    <w:rsid w:val="00F47BA3"/>
    <w:rsid w:val="00F56E67"/>
    <w:rsid w:val="00F630EA"/>
    <w:rsid w:val="00F7007E"/>
    <w:rsid w:val="00F72F14"/>
    <w:rsid w:val="00F73193"/>
    <w:rsid w:val="00F74F95"/>
    <w:rsid w:val="00F80705"/>
    <w:rsid w:val="00F84880"/>
    <w:rsid w:val="00F85612"/>
    <w:rsid w:val="00F944E0"/>
    <w:rsid w:val="00F97D34"/>
    <w:rsid w:val="00FA1481"/>
    <w:rsid w:val="00FA2DD9"/>
    <w:rsid w:val="00FA36E7"/>
    <w:rsid w:val="00FA7A28"/>
    <w:rsid w:val="00FB0EDB"/>
    <w:rsid w:val="00FB1C42"/>
    <w:rsid w:val="00FB32EC"/>
    <w:rsid w:val="00FB6AAC"/>
    <w:rsid w:val="00FD70B0"/>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16F12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lsdException w:name="Table Theme" w:semiHidden="1" w:unhideWhenUsed="1"/>
    <w:lsdException w:name="Placeholder Text" w:semiHidden="1" w:uiPriority="67"/>
    <w:lsdException w:name="No Spacing" w:uiPriority="68"/>
    <w:lsdException w:name="Light Shading" w:uiPriority="9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table" w:styleId="TableGrid">
    <w:name w:val="Table Grid"/>
    <w:basedOn w:val="TableNormal"/>
    <w:uiPriority w:val="99"/>
    <w:rsid w:val="00FB0EDB"/>
    <w:rPr>
      <w:rFonts w:ascii="Cambria" w:eastAsia="MS Mincho"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rsid w:val="0036733B"/>
  </w:style>
  <w:style w:type="table" w:styleId="LightShading">
    <w:name w:val="Light Shading"/>
    <w:basedOn w:val="TableNormal"/>
    <w:uiPriority w:val="99"/>
    <w:rsid w:val="00C8002F"/>
    <w:rPr>
      <w:rFonts w:ascii="Cambria" w:eastAsia="MS Mincho" w:hAnsi="Cambria"/>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310449647">
      <w:bodyDiv w:val="1"/>
      <w:marLeft w:val="0"/>
      <w:marRight w:val="0"/>
      <w:marTop w:val="0"/>
      <w:marBottom w:val="0"/>
      <w:divBdr>
        <w:top w:val="none" w:sz="0" w:space="0" w:color="auto"/>
        <w:left w:val="none" w:sz="0" w:space="0" w:color="auto"/>
        <w:bottom w:val="none" w:sz="0" w:space="0" w:color="auto"/>
        <w:right w:val="none" w:sz="0" w:space="0" w:color="auto"/>
      </w:divBdr>
      <w:divsChild>
        <w:div w:id="63837373">
          <w:marLeft w:val="0"/>
          <w:marRight w:val="0"/>
          <w:marTop w:val="0"/>
          <w:marBottom w:val="0"/>
          <w:divBdr>
            <w:top w:val="none" w:sz="0" w:space="0" w:color="auto"/>
            <w:left w:val="none" w:sz="0" w:space="0" w:color="auto"/>
            <w:bottom w:val="none" w:sz="0" w:space="0" w:color="auto"/>
            <w:right w:val="none" w:sz="0" w:space="0" w:color="auto"/>
          </w:divBdr>
        </w:div>
        <w:div w:id="91052835">
          <w:marLeft w:val="0"/>
          <w:marRight w:val="0"/>
          <w:marTop w:val="0"/>
          <w:marBottom w:val="0"/>
          <w:divBdr>
            <w:top w:val="none" w:sz="0" w:space="0" w:color="auto"/>
            <w:left w:val="none" w:sz="0" w:space="0" w:color="auto"/>
            <w:bottom w:val="none" w:sz="0" w:space="0" w:color="auto"/>
            <w:right w:val="none" w:sz="0" w:space="0" w:color="auto"/>
          </w:divBdr>
        </w:div>
        <w:div w:id="142628314">
          <w:marLeft w:val="0"/>
          <w:marRight w:val="0"/>
          <w:marTop w:val="0"/>
          <w:marBottom w:val="0"/>
          <w:divBdr>
            <w:top w:val="none" w:sz="0" w:space="0" w:color="auto"/>
            <w:left w:val="none" w:sz="0" w:space="0" w:color="auto"/>
            <w:bottom w:val="none" w:sz="0" w:space="0" w:color="auto"/>
            <w:right w:val="none" w:sz="0" w:space="0" w:color="auto"/>
          </w:divBdr>
        </w:div>
        <w:div w:id="166142554">
          <w:marLeft w:val="0"/>
          <w:marRight w:val="0"/>
          <w:marTop w:val="0"/>
          <w:marBottom w:val="0"/>
          <w:divBdr>
            <w:top w:val="none" w:sz="0" w:space="0" w:color="auto"/>
            <w:left w:val="none" w:sz="0" w:space="0" w:color="auto"/>
            <w:bottom w:val="none" w:sz="0" w:space="0" w:color="auto"/>
            <w:right w:val="none" w:sz="0" w:space="0" w:color="auto"/>
          </w:divBdr>
        </w:div>
        <w:div w:id="306477041">
          <w:marLeft w:val="0"/>
          <w:marRight w:val="0"/>
          <w:marTop w:val="0"/>
          <w:marBottom w:val="0"/>
          <w:divBdr>
            <w:top w:val="none" w:sz="0" w:space="0" w:color="auto"/>
            <w:left w:val="none" w:sz="0" w:space="0" w:color="auto"/>
            <w:bottom w:val="none" w:sz="0" w:space="0" w:color="auto"/>
            <w:right w:val="none" w:sz="0" w:space="0" w:color="auto"/>
          </w:divBdr>
        </w:div>
        <w:div w:id="479075228">
          <w:marLeft w:val="0"/>
          <w:marRight w:val="0"/>
          <w:marTop w:val="0"/>
          <w:marBottom w:val="0"/>
          <w:divBdr>
            <w:top w:val="none" w:sz="0" w:space="0" w:color="auto"/>
            <w:left w:val="none" w:sz="0" w:space="0" w:color="auto"/>
            <w:bottom w:val="none" w:sz="0" w:space="0" w:color="auto"/>
            <w:right w:val="none" w:sz="0" w:space="0" w:color="auto"/>
          </w:divBdr>
        </w:div>
        <w:div w:id="513880773">
          <w:marLeft w:val="0"/>
          <w:marRight w:val="0"/>
          <w:marTop w:val="0"/>
          <w:marBottom w:val="0"/>
          <w:divBdr>
            <w:top w:val="none" w:sz="0" w:space="0" w:color="auto"/>
            <w:left w:val="none" w:sz="0" w:space="0" w:color="auto"/>
            <w:bottom w:val="none" w:sz="0" w:space="0" w:color="auto"/>
            <w:right w:val="none" w:sz="0" w:space="0" w:color="auto"/>
          </w:divBdr>
        </w:div>
        <w:div w:id="517237300">
          <w:marLeft w:val="0"/>
          <w:marRight w:val="0"/>
          <w:marTop w:val="0"/>
          <w:marBottom w:val="0"/>
          <w:divBdr>
            <w:top w:val="none" w:sz="0" w:space="0" w:color="auto"/>
            <w:left w:val="none" w:sz="0" w:space="0" w:color="auto"/>
            <w:bottom w:val="none" w:sz="0" w:space="0" w:color="auto"/>
            <w:right w:val="none" w:sz="0" w:space="0" w:color="auto"/>
          </w:divBdr>
        </w:div>
        <w:div w:id="517426730">
          <w:marLeft w:val="0"/>
          <w:marRight w:val="0"/>
          <w:marTop w:val="0"/>
          <w:marBottom w:val="0"/>
          <w:divBdr>
            <w:top w:val="none" w:sz="0" w:space="0" w:color="auto"/>
            <w:left w:val="none" w:sz="0" w:space="0" w:color="auto"/>
            <w:bottom w:val="none" w:sz="0" w:space="0" w:color="auto"/>
            <w:right w:val="none" w:sz="0" w:space="0" w:color="auto"/>
          </w:divBdr>
        </w:div>
        <w:div w:id="552544573">
          <w:marLeft w:val="0"/>
          <w:marRight w:val="0"/>
          <w:marTop w:val="0"/>
          <w:marBottom w:val="0"/>
          <w:divBdr>
            <w:top w:val="none" w:sz="0" w:space="0" w:color="auto"/>
            <w:left w:val="none" w:sz="0" w:space="0" w:color="auto"/>
            <w:bottom w:val="none" w:sz="0" w:space="0" w:color="auto"/>
            <w:right w:val="none" w:sz="0" w:space="0" w:color="auto"/>
          </w:divBdr>
        </w:div>
        <w:div w:id="594480697">
          <w:marLeft w:val="0"/>
          <w:marRight w:val="0"/>
          <w:marTop w:val="0"/>
          <w:marBottom w:val="0"/>
          <w:divBdr>
            <w:top w:val="none" w:sz="0" w:space="0" w:color="auto"/>
            <w:left w:val="none" w:sz="0" w:space="0" w:color="auto"/>
            <w:bottom w:val="none" w:sz="0" w:space="0" w:color="auto"/>
            <w:right w:val="none" w:sz="0" w:space="0" w:color="auto"/>
          </w:divBdr>
        </w:div>
        <w:div w:id="685837047">
          <w:marLeft w:val="0"/>
          <w:marRight w:val="0"/>
          <w:marTop w:val="0"/>
          <w:marBottom w:val="0"/>
          <w:divBdr>
            <w:top w:val="none" w:sz="0" w:space="0" w:color="auto"/>
            <w:left w:val="none" w:sz="0" w:space="0" w:color="auto"/>
            <w:bottom w:val="none" w:sz="0" w:space="0" w:color="auto"/>
            <w:right w:val="none" w:sz="0" w:space="0" w:color="auto"/>
          </w:divBdr>
        </w:div>
        <w:div w:id="701629737">
          <w:marLeft w:val="0"/>
          <w:marRight w:val="0"/>
          <w:marTop w:val="0"/>
          <w:marBottom w:val="0"/>
          <w:divBdr>
            <w:top w:val="none" w:sz="0" w:space="0" w:color="auto"/>
            <w:left w:val="none" w:sz="0" w:space="0" w:color="auto"/>
            <w:bottom w:val="none" w:sz="0" w:space="0" w:color="auto"/>
            <w:right w:val="none" w:sz="0" w:space="0" w:color="auto"/>
          </w:divBdr>
        </w:div>
        <w:div w:id="770200896">
          <w:marLeft w:val="0"/>
          <w:marRight w:val="0"/>
          <w:marTop w:val="0"/>
          <w:marBottom w:val="0"/>
          <w:divBdr>
            <w:top w:val="none" w:sz="0" w:space="0" w:color="auto"/>
            <w:left w:val="none" w:sz="0" w:space="0" w:color="auto"/>
            <w:bottom w:val="none" w:sz="0" w:space="0" w:color="auto"/>
            <w:right w:val="none" w:sz="0" w:space="0" w:color="auto"/>
          </w:divBdr>
        </w:div>
        <w:div w:id="825127965">
          <w:marLeft w:val="0"/>
          <w:marRight w:val="0"/>
          <w:marTop w:val="0"/>
          <w:marBottom w:val="0"/>
          <w:divBdr>
            <w:top w:val="none" w:sz="0" w:space="0" w:color="auto"/>
            <w:left w:val="none" w:sz="0" w:space="0" w:color="auto"/>
            <w:bottom w:val="none" w:sz="0" w:space="0" w:color="auto"/>
            <w:right w:val="none" w:sz="0" w:space="0" w:color="auto"/>
          </w:divBdr>
        </w:div>
        <w:div w:id="898173307">
          <w:marLeft w:val="0"/>
          <w:marRight w:val="0"/>
          <w:marTop w:val="0"/>
          <w:marBottom w:val="0"/>
          <w:divBdr>
            <w:top w:val="none" w:sz="0" w:space="0" w:color="auto"/>
            <w:left w:val="none" w:sz="0" w:space="0" w:color="auto"/>
            <w:bottom w:val="none" w:sz="0" w:space="0" w:color="auto"/>
            <w:right w:val="none" w:sz="0" w:space="0" w:color="auto"/>
          </w:divBdr>
        </w:div>
        <w:div w:id="917447361">
          <w:marLeft w:val="0"/>
          <w:marRight w:val="0"/>
          <w:marTop w:val="0"/>
          <w:marBottom w:val="0"/>
          <w:divBdr>
            <w:top w:val="none" w:sz="0" w:space="0" w:color="auto"/>
            <w:left w:val="none" w:sz="0" w:space="0" w:color="auto"/>
            <w:bottom w:val="none" w:sz="0" w:space="0" w:color="auto"/>
            <w:right w:val="none" w:sz="0" w:space="0" w:color="auto"/>
          </w:divBdr>
        </w:div>
        <w:div w:id="991518938">
          <w:marLeft w:val="0"/>
          <w:marRight w:val="0"/>
          <w:marTop w:val="0"/>
          <w:marBottom w:val="0"/>
          <w:divBdr>
            <w:top w:val="none" w:sz="0" w:space="0" w:color="auto"/>
            <w:left w:val="none" w:sz="0" w:space="0" w:color="auto"/>
            <w:bottom w:val="none" w:sz="0" w:space="0" w:color="auto"/>
            <w:right w:val="none" w:sz="0" w:space="0" w:color="auto"/>
          </w:divBdr>
        </w:div>
        <w:div w:id="1133988833">
          <w:marLeft w:val="0"/>
          <w:marRight w:val="0"/>
          <w:marTop w:val="0"/>
          <w:marBottom w:val="0"/>
          <w:divBdr>
            <w:top w:val="none" w:sz="0" w:space="0" w:color="auto"/>
            <w:left w:val="none" w:sz="0" w:space="0" w:color="auto"/>
            <w:bottom w:val="none" w:sz="0" w:space="0" w:color="auto"/>
            <w:right w:val="none" w:sz="0" w:space="0" w:color="auto"/>
          </w:divBdr>
        </w:div>
        <w:div w:id="1148671273">
          <w:marLeft w:val="0"/>
          <w:marRight w:val="0"/>
          <w:marTop w:val="0"/>
          <w:marBottom w:val="0"/>
          <w:divBdr>
            <w:top w:val="none" w:sz="0" w:space="0" w:color="auto"/>
            <w:left w:val="none" w:sz="0" w:space="0" w:color="auto"/>
            <w:bottom w:val="none" w:sz="0" w:space="0" w:color="auto"/>
            <w:right w:val="none" w:sz="0" w:space="0" w:color="auto"/>
          </w:divBdr>
        </w:div>
        <w:div w:id="1279021691">
          <w:marLeft w:val="0"/>
          <w:marRight w:val="0"/>
          <w:marTop w:val="0"/>
          <w:marBottom w:val="0"/>
          <w:divBdr>
            <w:top w:val="none" w:sz="0" w:space="0" w:color="auto"/>
            <w:left w:val="none" w:sz="0" w:space="0" w:color="auto"/>
            <w:bottom w:val="none" w:sz="0" w:space="0" w:color="auto"/>
            <w:right w:val="none" w:sz="0" w:space="0" w:color="auto"/>
          </w:divBdr>
        </w:div>
        <w:div w:id="1355689545">
          <w:marLeft w:val="0"/>
          <w:marRight w:val="0"/>
          <w:marTop w:val="0"/>
          <w:marBottom w:val="0"/>
          <w:divBdr>
            <w:top w:val="none" w:sz="0" w:space="0" w:color="auto"/>
            <w:left w:val="none" w:sz="0" w:space="0" w:color="auto"/>
            <w:bottom w:val="none" w:sz="0" w:space="0" w:color="auto"/>
            <w:right w:val="none" w:sz="0" w:space="0" w:color="auto"/>
          </w:divBdr>
        </w:div>
        <w:div w:id="1356882974">
          <w:marLeft w:val="0"/>
          <w:marRight w:val="0"/>
          <w:marTop w:val="0"/>
          <w:marBottom w:val="0"/>
          <w:divBdr>
            <w:top w:val="none" w:sz="0" w:space="0" w:color="auto"/>
            <w:left w:val="none" w:sz="0" w:space="0" w:color="auto"/>
            <w:bottom w:val="none" w:sz="0" w:space="0" w:color="auto"/>
            <w:right w:val="none" w:sz="0" w:space="0" w:color="auto"/>
          </w:divBdr>
        </w:div>
        <w:div w:id="1359619365">
          <w:marLeft w:val="0"/>
          <w:marRight w:val="0"/>
          <w:marTop w:val="0"/>
          <w:marBottom w:val="0"/>
          <w:divBdr>
            <w:top w:val="none" w:sz="0" w:space="0" w:color="auto"/>
            <w:left w:val="none" w:sz="0" w:space="0" w:color="auto"/>
            <w:bottom w:val="none" w:sz="0" w:space="0" w:color="auto"/>
            <w:right w:val="none" w:sz="0" w:space="0" w:color="auto"/>
          </w:divBdr>
        </w:div>
        <w:div w:id="1462770686">
          <w:marLeft w:val="0"/>
          <w:marRight w:val="0"/>
          <w:marTop w:val="0"/>
          <w:marBottom w:val="0"/>
          <w:divBdr>
            <w:top w:val="none" w:sz="0" w:space="0" w:color="auto"/>
            <w:left w:val="none" w:sz="0" w:space="0" w:color="auto"/>
            <w:bottom w:val="none" w:sz="0" w:space="0" w:color="auto"/>
            <w:right w:val="none" w:sz="0" w:space="0" w:color="auto"/>
          </w:divBdr>
        </w:div>
        <w:div w:id="1474373981">
          <w:marLeft w:val="0"/>
          <w:marRight w:val="0"/>
          <w:marTop w:val="0"/>
          <w:marBottom w:val="0"/>
          <w:divBdr>
            <w:top w:val="none" w:sz="0" w:space="0" w:color="auto"/>
            <w:left w:val="none" w:sz="0" w:space="0" w:color="auto"/>
            <w:bottom w:val="none" w:sz="0" w:space="0" w:color="auto"/>
            <w:right w:val="none" w:sz="0" w:space="0" w:color="auto"/>
          </w:divBdr>
        </w:div>
        <w:div w:id="1557203045">
          <w:marLeft w:val="0"/>
          <w:marRight w:val="0"/>
          <w:marTop w:val="0"/>
          <w:marBottom w:val="0"/>
          <w:divBdr>
            <w:top w:val="none" w:sz="0" w:space="0" w:color="auto"/>
            <w:left w:val="none" w:sz="0" w:space="0" w:color="auto"/>
            <w:bottom w:val="none" w:sz="0" w:space="0" w:color="auto"/>
            <w:right w:val="none" w:sz="0" w:space="0" w:color="auto"/>
          </w:divBdr>
        </w:div>
        <w:div w:id="1586459054">
          <w:marLeft w:val="0"/>
          <w:marRight w:val="0"/>
          <w:marTop w:val="0"/>
          <w:marBottom w:val="0"/>
          <w:divBdr>
            <w:top w:val="none" w:sz="0" w:space="0" w:color="auto"/>
            <w:left w:val="none" w:sz="0" w:space="0" w:color="auto"/>
            <w:bottom w:val="none" w:sz="0" w:space="0" w:color="auto"/>
            <w:right w:val="none" w:sz="0" w:space="0" w:color="auto"/>
          </w:divBdr>
        </w:div>
        <w:div w:id="1607731990">
          <w:marLeft w:val="0"/>
          <w:marRight w:val="0"/>
          <w:marTop w:val="0"/>
          <w:marBottom w:val="0"/>
          <w:divBdr>
            <w:top w:val="none" w:sz="0" w:space="0" w:color="auto"/>
            <w:left w:val="none" w:sz="0" w:space="0" w:color="auto"/>
            <w:bottom w:val="none" w:sz="0" w:space="0" w:color="auto"/>
            <w:right w:val="none" w:sz="0" w:space="0" w:color="auto"/>
          </w:divBdr>
        </w:div>
        <w:div w:id="1645618575">
          <w:marLeft w:val="0"/>
          <w:marRight w:val="0"/>
          <w:marTop w:val="0"/>
          <w:marBottom w:val="0"/>
          <w:divBdr>
            <w:top w:val="none" w:sz="0" w:space="0" w:color="auto"/>
            <w:left w:val="none" w:sz="0" w:space="0" w:color="auto"/>
            <w:bottom w:val="none" w:sz="0" w:space="0" w:color="auto"/>
            <w:right w:val="none" w:sz="0" w:space="0" w:color="auto"/>
          </w:divBdr>
        </w:div>
        <w:div w:id="1707950000">
          <w:marLeft w:val="0"/>
          <w:marRight w:val="0"/>
          <w:marTop w:val="0"/>
          <w:marBottom w:val="0"/>
          <w:divBdr>
            <w:top w:val="none" w:sz="0" w:space="0" w:color="auto"/>
            <w:left w:val="none" w:sz="0" w:space="0" w:color="auto"/>
            <w:bottom w:val="none" w:sz="0" w:space="0" w:color="auto"/>
            <w:right w:val="none" w:sz="0" w:space="0" w:color="auto"/>
          </w:divBdr>
        </w:div>
        <w:div w:id="1739553618">
          <w:marLeft w:val="0"/>
          <w:marRight w:val="0"/>
          <w:marTop w:val="0"/>
          <w:marBottom w:val="0"/>
          <w:divBdr>
            <w:top w:val="none" w:sz="0" w:space="0" w:color="auto"/>
            <w:left w:val="none" w:sz="0" w:space="0" w:color="auto"/>
            <w:bottom w:val="none" w:sz="0" w:space="0" w:color="auto"/>
            <w:right w:val="none" w:sz="0" w:space="0" w:color="auto"/>
          </w:divBdr>
        </w:div>
        <w:div w:id="1764690428">
          <w:marLeft w:val="0"/>
          <w:marRight w:val="0"/>
          <w:marTop w:val="0"/>
          <w:marBottom w:val="0"/>
          <w:divBdr>
            <w:top w:val="none" w:sz="0" w:space="0" w:color="auto"/>
            <w:left w:val="none" w:sz="0" w:space="0" w:color="auto"/>
            <w:bottom w:val="none" w:sz="0" w:space="0" w:color="auto"/>
            <w:right w:val="none" w:sz="0" w:space="0" w:color="auto"/>
          </w:divBdr>
        </w:div>
        <w:div w:id="1864662727">
          <w:marLeft w:val="0"/>
          <w:marRight w:val="0"/>
          <w:marTop w:val="0"/>
          <w:marBottom w:val="0"/>
          <w:divBdr>
            <w:top w:val="none" w:sz="0" w:space="0" w:color="auto"/>
            <w:left w:val="none" w:sz="0" w:space="0" w:color="auto"/>
            <w:bottom w:val="none" w:sz="0" w:space="0" w:color="auto"/>
            <w:right w:val="none" w:sz="0" w:space="0" w:color="auto"/>
          </w:divBdr>
        </w:div>
        <w:div w:id="1909147658">
          <w:marLeft w:val="0"/>
          <w:marRight w:val="0"/>
          <w:marTop w:val="0"/>
          <w:marBottom w:val="0"/>
          <w:divBdr>
            <w:top w:val="none" w:sz="0" w:space="0" w:color="auto"/>
            <w:left w:val="none" w:sz="0" w:space="0" w:color="auto"/>
            <w:bottom w:val="none" w:sz="0" w:space="0" w:color="auto"/>
            <w:right w:val="none" w:sz="0" w:space="0" w:color="auto"/>
          </w:divBdr>
        </w:div>
        <w:div w:id="1951542831">
          <w:marLeft w:val="0"/>
          <w:marRight w:val="0"/>
          <w:marTop w:val="0"/>
          <w:marBottom w:val="0"/>
          <w:divBdr>
            <w:top w:val="none" w:sz="0" w:space="0" w:color="auto"/>
            <w:left w:val="none" w:sz="0" w:space="0" w:color="auto"/>
            <w:bottom w:val="none" w:sz="0" w:space="0" w:color="auto"/>
            <w:right w:val="none" w:sz="0" w:space="0" w:color="auto"/>
          </w:divBdr>
        </w:div>
        <w:div w:id="2000767764">
          <w:marLeft w:val="0"/>
          <w:marRight w:val="0"/>
          <w:marTop w:val="0"/>
          <w:marBottom w:val="0"/>
          <w:divBdr>
            <w:top w:val="none" w:sz="0" w:space="0" w:color="auto"/>
            <w:left w:val="none" w:sz="0" w:space="0" w:color="auto"/>
            <w:bottom w:val="none" w:sz="0" w:space="0" w:color="auto"/>
            <w:right w:val="none" w:sz="0" w:space="0" w:color="auto"/>
          </w:divBdr>
        </w:div>
      </w:divsChild>
    </w:div>
    <w:div w:id="568735229">
      <w:bodyDiv w:val="1"/>
      <w:marLeft w:val="0"/>
      <w:marRight w:val="0"/>
      <w:marTop w:val="0"/>
      <w:marBottom w:val="0"/>
      <w:divBdr>
        <w:top w:val="none" w:sz="0" w:space="0" w:color="auto"/>
        <w:left w:val="none" w:sz="0" w:space="0" w:color="auto"/>
        <w:bottom w:val="none" w:sz="0" w:space="0" w:color="auto"/>
        <w:right w:val="none" w:sz="0" w:space="0" w:color="auto"/>
      </w:divBdr>
    </w:div>
    <w:div w:id="587428476">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81147647">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567300095">
      <w:bodyDiv w:val="1"/>
      <w:marLeft w:val="0"/>
      <w:marRight w:val="0"/>
      <w:marTop w:val="0"/>
      <w:marBottom w:val="0"/>
      <w:divBdr>
        <w:top w:val="none" w:sz="0" w:space="0" w:color="auto"/>
        <w:left w:val="none" w:sz="0" w:space="0" w:color="auto"/>
        <w:bottom w:val="none" w:sz="0" w:space="0" w:color="auto"/>
        <w:right w:val="none" w:sz="0" w:space="0" w:color="auto"/>
      </w:divBdr>
    </w:div>
    <w:div w:id="1948542895">
      <w:bodyDiv w:val="1"/>
      <w:marLeft w:val="0"/>
      <w:marRight w:val="0"/>
      <w:marTop w:val="0"/>
      <w:marBottom w:val="0"/>
      <w:divBdr>
        <w:top w:val="none" w:sz="0" w:space="0" w:color="auto"/>
        <w:left w:val="none" w:sz="0" w:space="0" w:color="auto"/>
        <w:bottom w:val="none" w:sz="0" w:space="0" w:color="auto"/>
        <w:right w:val="none" w:sz="0" w:space="0" w:color="auto"/>
      </w:divBdr>
    </w:div>
    <w:div w:id="1963995342">
      <w:bodyDiv w:val="1"/>
      <w:marLeft w:val="0"/>
      <w:marRight w:val="0"/>
      <w:marTop w:val="0"/>
      <w:marBottom w:val="0"/>
      <w:divBdr>
        <w:top w:val="none" w:sz="0" w:space="0" w:color="auto"/>
        <w:left w:val="none" w:sz="0" w:space="0" w:color="auto"/>
        <w:bottom w:val="none" w:sz="0" w:space="0" w:color="auto"/>
        <w:right w:val="none" w:sz="0" w:space="0" w:color="auto"/>
      </w:divBdr>
    </w:div>
    <w:div w:id="2033914613">
      <w:bodyDiv w:val="1"/>
      <w:marLeft w:val="0"/>
      <w:marRight w:val="0"/>
      <w:marTop w:val="0"/>
      <w:marBottom w:val="0"/>
      <w:divBdr>
        <w:top w:val="none" w:sz="0" w:space="0" w:color="auto"/>
        <w:left w:val="none" w:sz="0" w:space="0" w:color="auto"/>
        <w:bottom w:val="none" w:sz="0" w:space="0" w:color="auto"/>
        <w:right w:val="none" w:sz="0" w:space="0" w:color="auto"/>
      </w:divBdr>
    </w:div>
    <w:div w:id="20493305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ti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FAB08-7059-9F4C-9CE4-56A77129E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3</Pages>
  <Words>3699</Words>
  <Characters>21089</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Marisa Palucis</cp:lastModifiedBy>
  <cp:revision>19</cp:revision>
  <cp:lastPrinted>2014-09-30T15:49:00Z</cp:lastPrinted>
  <dcterms:created xsi:type="dcterms:W3CDTF">2019-10-20T23:40:00Z</dcterms:created>
  <dcterms:modified xsi:type="dcterms:W3CDTF">2019-11-01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seER9U15"/&gt;&lt;style id="http://www.zotero.org/styles/geophysical-research-letters"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